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D42757" w14:textId="77777777" w:rsidR="00996B68" w:rsidRDefault="007D32CB">
      <w:pPr>
        <w:pStyle w:val="Textoindependiente"/>
        <w:ind w:left="4910"/>
        <w:rPr>
          <w:rFonts w:ascii="Times New Roman" w:hAnsi="Times New Roman"/>
          <w:sz w:val="20"/>
        </w:rPr>
      </w:pPr>
      <w:r>
        <w:rPr>
          <w:noProof/>
        </w:rPr>
        <w:drawing>
          <wp:inline distT="0" distB="0" distL="0" distR="0" wp14:anchorId="1C11E4D1" wp14:editId="7583DAAD">
            <wp:extent cx="1544320" cy="1161415"/>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8"/>
                    <a:stretch>
                      <a:fillRect/>
                    </a:stretch>
                  </pic:blipFill>
                  <pic:spPr bwMode="auto">
                    <a:xfrm>
                      <a:off x="0" y="0"/>
                      <a:ext cx="1544320" cy="1161415"/>
                    </a:xfrm>
                    <a:prstGeom prst="rect">
                      <a:avLst/>
                    </a:prstGeom>
                  </pic:spPr>
                </pic:pic>
              </a:graphicData>
            </a:graphic>
          </wp:inline>
        </w:drawing>
      </w:r>
    </w:p>
    <w:p w14:paraId="33F60D06" w14:textId="77777777" w:rsidR="00996B68" w:rsidRDefault="00996B68">
      <w:pPr>
        <w:pStyle w:val="Textoindependiente"/>
        <w:rPr>
          <w:rFonts w:ascii="Times New Roman" w:hAnsi="Times New Roman"/>
          <w:sz w:val="20"/>
        </w:rPr>
      </w:pPr>
    </w:p>
    <w:p w14:paraId="015E5F8C" w14:textId="77777777" w:rsidR="00996B68" w:rsidRDefault="00996B68">
      <w:pPr>
        <w:pStyle w:val="Textoindependiente"/>
        <w:rPr>
          <w:rFonts w:ascii="Times New Roman" w:hAnsi="Times New Roman"/>
          <w:sz w:val="20"/>
        </w:rPr>
      </w:pPr>
    </w:p>
    <w:p w14:paraId="1C843276" w14:textId="77777777" w:rsidR="00996B68" w:rsidRDefault="00996B68">
      <w:pPr>
        <w:pStyle w:val="Textoindependiente"/>
        <w:rPr>
          <w:rFonts w:ascii="Times New Roman" w:hAnsi="Times New Roman"/>
          <w:sz w:val="20"/>
        </w:rPr>
      </w:pPr>
    </w:p>
    <w:p w14:paraId="16909FFA" w14:textId="77777777" w:rsidR="00996B68" w:rsidRDefault="00996B68">
      <w:pPr>
        <w:pStyle w:val="Textoindependiente"/>
        <w:rPr>
          <w:rFonts w:ascii="Times New Roman" w:hAnsi="Times New Roman"/>
          <w:sz w:val="20"/>
        </w:rPr>
      </w:pPr>
    </w:p>
    <w:p w14:paraId="45560742" w14:textId="77777777" w:rsidR="00996B68" w:rsidRDefault="007D32CB">
      <w:pPr>
        <w:pStyle w:val="Ttulo3"/>
        <w:numPr>
          <w:ilvl w:val="0"/>
          <w:numId w:val="0"/>
        </w:numPr>
        <w:spacing w:before="240" w:line="415" w:lineRule="auto"/>
        <w:ind w:left="1423" w:right="1355"/>
        <w:jc w:val="center"/>
      </w:pPr>
      <w:bookmarkStart w:id="0" w:name="_bookmark0"/>
      <w:bookmarkEnd w:id="0"/>
      <w:r>
        <w:t>UNIVERSIDAD</w:t>
      </w:r>
      <w:r>
        <w:rPr>
          <w:spacing w:val="-11"/>
        </w:rPr>
        <w:t xml:space="preserve"> </w:t>
      </w:r>
      <w:r>
        <w:t>TECNOLÓGICA</w:t>
      </w:r>
      <w:r>
        <w:rPr>
          <w:spacing w:val="-11"/>
        </w:rPr>
        <w:t xml:space="preserve"> </w:t>
      </w:r>
      <w:r>
        <w:t>DE</w:t>
      </w:r>
      <w:r>
        <w:rPr>
          <w:spacing w:val="-10"/>
        </w:rPr>
        <w:t xml:space="preserve"> </w:t>
      </w:r>
      <w:r>
        <w:t>LA</w:t>
      </w:r>
      <w:r>
        <w:rPr>
          <w:spacing w:val="-11"/>
        </w:rPr>
        <w:t xml:space="preserve"> </w:t>
      </w:r>
      <w:r>
        <w:t>HABANA</w:t>
      </w:r>
      <w:r>
        <w:rPr>
          <w:spacing w:val="-11"/>
        </w:rPr>
        <w:t xml:space="preserve"> </w:t>
      </w:r>
      <w:r>
        <w:t>JOSÉ</w:t>
      </w:r>
      <w:r>
        <w:rPr>
          <w:spacing w:val="-10"/>
        </w:rPr>
        <w:t xml:space="preserve"> </w:t>
      </w:r>
      <w:r>
        <w:t>ANTONIO</w:t>
      </w:r>
      <w:r>
        <w:rPr>
          <w:spacing w:val="-11"/>
        </w:rPr>
        <w:t xml:space="preserve"> </w:t>
      </w:r>
      <w:r>
        <w:t>ECHEVERRÍA</w:t>
      </w:r>
      <w:r>
        <w:rPr>
          <w:spacing w:val="-64"/>
        </w:rPr>
        <w:t xml:space="preserve"> </w:t>
      </w:r>
      <w:r>
        <w:t>“CUJAE”</w:t>
      </w:r>
    </w:p>
    <w:p w14:paraId="10615179" w14:textId="77777777" w:rsidR="00996B68" w:rsidRDefault="007D32CB">
      <w:pPr>
        <w:spacing w:before="2"/>
        <w:ind w:left="1423" w:right="1423"/>
        <w:jc w:val="center"/>
        <w:rPr>
          <w:b/>
        </w:rPr>
      </w:pPr>
      <w:r>
        <w:rPr>
          <w:b/>
          <w:spacing w:val="-2"/>
        </w:rPr>
        <w:t>FACULTAD</w:t>
      </w:r>
      <w:r>
        <w:rPr>
          <w:b/>
          <w:spacing w:val="-15"/>
        </w:rPr>
        <w:t xml:space="preserve"> </w:t>
      </w:r>
      <w:r>
        <w:rPr>
          <w:b/>
          <w:spacing w:val="-2"/>
        </w:rPr>
        <w:t>DE</w:t>
      </w:r>
      <w:r>
        <w:rPr>
          <w:b/>
          <w:spacing w:val="-14"/>
        </w:rPr>
        <w:t xml:space="preserve"> </w:t>
      </w:r>
      <w:r>
        <w:rPr>
          <w:b/>
          <w:spacing w:val="-2"/>
        </w:rPr>
        <w:t>INGENIERÍA</w:t>
      </w:r>
      <w:r>
        <w:rPr>
          <w:b/>
          <w:spacing w:val="-14"/>
        </w:rPr>
        <w:t xml:space="preserve"> </w:t>
      </w:r>
      <w:r>
        <w:rPr>
          <w:b/>
          <w:spacing w:val="-1"/>
        </w:rPr>
        <w:t>AUTOMÁTICA</w:t>
      </w:r>
      <w:r>
        <w:rPr>
          <w:b/>
          <w:spacing w:val="-14"/>
        </w:rPr>
        <w:t xml:space="preserve"> </w:t>
      </w:r>
      <w:r>
        <w:rPr>
          <w:b/>
          <w:spacing w:val="-1"/>
        </w:rPr>
        <w:t>Y</w:t>
      </w:r>
      <w:r>
        <w:rPr>
          <w:b/>
          <w:spacing w:val="-14"/>
        </w:rPr>
        <w:t xml:space="preserve"> </w:t>
      </w:r>
      <w:r>
        <w:rPr>
          <w:b/>
          <w:spacing w:val="-1"/>
        </w:rPr>
        <w:t>BIOMÉDICA</w:t>
      </w:r>
    </w:p>
    <w:p w14:paraId="007F4CB4" w14:textId="77777777" w:rsidR="00996B68" w:rsidRDefault="007D32CB">
      <w:pPr>
        <w:spacing w:before="218"/>
        <w:ind w:left="1423" w:right="1423"/>
        <w:jc w:val="center"/>
        <w:rPr>
          <w:b/>
          <w:sz w:val="28"/>
        </w:rPr>
      </w:pPr>
      <w:r>
        <w:rPr>
          <w:b/>
          <w:sz w:val="28"/>
        </w:rPr>
        <w:t>Trabajo</w:t>
      </w:r>
      <w:r>
        <w:rPr>
          <w:b/>
          <w:spacing w:val="16"/>
          <w:sz w:val="28"/>
        </w:rPr>
        <w:t xml:space="preserve"> </w:t>
      </w:r>
      <w:r>
        <w:rPr>
          <w:b/>
          <w:sz w:val="28"/>
        </w:rPr>
        <w:t>de</w:t>
      </w:r>
      <w:r>
        <w:rPr>
          <w:b/>
          <w:spacing w:val="17"/>
          <w:sz w:val="28"/>
        </w:rPr>
        <w:t xml:space="preserve"> </w:t>
      </w:r>
      <w:r>
        <w:rPr>
          <w:b/>
          <w:sz w:val="28"/>
        </w:rPr>
        <w:t>diploma</w:t>
      </w:r>
      <w:r>
        <w:rPr>
          <w:b/>
          <w:spacing w:val="17"/>
          <w:sz w:val="28"/>
        </w:rPr>
        <w:t xml:space="preserve"> </w:t>
      </w:r>
      <w:r>
        <w:rPr>
          <w:b/>
          <w:sz w:val="28"/>
        </w:rPr>
        <w:t>para</w:t>
      </w:r>
      <w:r>
        <w:rPr>
          <w:b/>
          <w:spacing w:val="16"/>
          <w:sz w:val="28"/>
        </w:rPr>
        <w:t xml:space="preserve"> </w:t>
      </w:r>
      <w:r>
        <w:rPr>
          <w:b/>
          <w:sz w:val="28"/>
        </w:rPr>
        <w:t>optar</w:t>
      </w:r>
      <w:r>
        <w:rPr>
          <w:b/>
          <w:spacing w:val="17"/>
          <w:sz w:val="28"/>
        </w:rPr>
        <w:t xml:space="preserve"> </w:t>
      </w:r>
      <w:r>
        <w:rPr>
          <w:b/>
          <w:sz w:val="28"/>
        </w:rPr>
        <w:t>por</w:t>
      </w:r>
      <w:r>
        <w:rPr>
          <w:b/>
          <w:spacing w:val="17"/>
          <w:sz w:val="28"/>
        </w:rPr>
        <w:t xml:space="preserve"> </w:t>
      </w:r>
      <w:r>
        <w:rPr>
          <w:b/>
          <w:sz w:val="28"/>
        </w:rPr>
        <w:t>el</w:t>
      </w:r>
      <w:r>
        <w:rPr>
          <w:b/>
          <w:spacing w:val="16"/>
          <w:sz w:val="28"/>
        </w:rPr>
        <w:t xml:space="preserve"> </w:t>
      </w:r>
      <w:r>
        <w:rPr>
          <w:b/>
          <w:sz w:val="28"/>
        </w:rPr>
        <w:t>título</w:t>
      </w:r>
      <w:r>
        <w:rPr>
          <w:b/>
          <w:spacing w:val="17"/>
          <w:sz w:val="28"/>
        </w:rPr>
        <w:t xml:space="preserve"> </w:t>
      </w:r>
      <w:r>
        <w:rPr>
          <w:b/>
          <w:sz w:val="28"/>
        </w:rPr>
        <w:t>de</w:t>
      </w:r>
      <w:r>
        <w:rPr>
          <w:b/>
          <w:spacing w:val="17"/>
          <w:sz w:val="28"/>
        </w:rPr>
        <w:t xml:space="preserve"> </w:t>
      </w:r>
      <w:r>
        <w:rPr>
          <w:b/>
          <w:sz w:val="28"/>
        </w:rPr>
        <w:t>Ingeniero</w:t>
      </w:r>
      <w:r>
        <w:rPr>
          <w:b/>
          <w:spacing w:val="16"/>
          <w:sz w:val="28"/>
        </w:rPr>
        <w:t xml:space="preserve"> en </w:t>
      </w:r>
      <w:r>
        <w:rPr>
          <w:b/>
          <w:sz w:val="28"/>
        </w:rPr>
        <w:t>Automática.</w:t>
      </w:r>
    </w:p>
    <w:p w14:paraId="2EAE3C48" w14:textId="77777777" w:rsidR="00996B68" w:rsidRDefault="007D32CB">
      <w:pPr>
        <w:pStyle w:val="Ttulo1"/>
        <w:spacing w:before="0" w:line="290" w:lineRule="auto"/>
        <w:ind w:left="1423" w:right="1421"/>
        <w:jc w:val="center"/>
        <w:rPr>
          <w:lang w:val="es-VE"/>
        </w:rPr>
      </w:pPr>
      <w:r>
        <w:rPr>
          <w:rFonts w:eastAsia="Times New Roman"/>
          <w:bCs w:val="0"/>
          <w:sz w:val="24"/>
          <w:szCs w:val="24"/>
          <w:lang w:val="es-VE" w:eastAsia="es-ES"/>
        </w:rPr>
        <w:t xml:space="preserve">“Diseño e implementación del hardware para la estación </w:t>
      </w:r>
      <w:r>
        <w:rPr>
          <w:rFonts w:eastAsia="Times New Roman"/>
          <w:bCs w:val="0"/>
          <w:sz w:val="24"/>
          <w:szCs w:val="24"/>
          <w:lang w:val="es-VE" w:eastAsia="es-ES"/>
        </w:rPr>
        <w:t>meteorológica vórtice.</w:t>
      </w:r>
      <w:r>
        <w:rPr>
          <w:lang w:val="es-VE"/>
        </w:rPr>
        <w:t>”</w:t>
      </w:r>
    </w:p>
    <w:p w14:paraId="6D4B540C" w14:textId="77777777" w:rsidR="00996B68" w:rsidRDefault="00996B68">
      <w:pPr>
        <w:pStyle w:val="Ttulo1"/>
        <w:spacing w:before="0" w:line="290" w:lineRule="auto"/>
        <w:ind w:left="1423" w:right="1421"/>
        <w:jc w:val="center"/>
      </w:pPr>
    </w:p>
    <w:p w14:paraId="7DE4370C" w14:textId="77777777" w:rsidR="00996B68" w:rsidRDefault="007D32CB">
      <w:pPr>
        <w:pStyle w:val="Textoindependiente"/>
        <w:ind w:left="1423" w:right="1423"/>
        <w:jc w:val="center"/>
      </w:pPr>
      <w:r>
        <w:t>Autor</w:t>
      </w:r>
    </w:p>
    <w:p w14:paraId="3720B222" w14:textId="77777777" w:rsidR="00996B68" w:rsidRDefault="007D32CB">
      <w:pPr>
        <w:pStyle w:val="Textoindependiente"/>
        <w:spacing w:before="206"/>
        <w:ind w:left="1423" w:right="1423"/>
        <w:jc w:val="center"/>
      </w:pPr>
      <w:r>
        <w:t xml:space="preserve">Alex Manuel Rivera </w:t>
      </w:r>
      <w:proofErr w:type="spellStart"/>
      <w:r>
        <w:t>Rivera</w:t>
      </w:r>
      <w:proofErr w:type="spellEnd"/>
    </w:p>
    <w:p w14:paraId="7C5E960B" w14:textId="77777777" w:rsidR="00996B68" w:rsidRDefault="007D32CB">
      <w:pPr>
        <w:pStyle w:val="Textoindependiente"/>
        <w:spacing w:before="207"/>
        <w:ind w:left="1319" w:right="1449"/>
        <w:jc w:val="center"/>
      </w:pPr>
      <w:r>
        <w:rPr>
          <w:noProof/>
        </w:rPr>
        <w:drawing>
          <wp:inline distT="0" distB="0" distL="0" distR="0" wp14:anchorId="5E690AE5" wp14:editId="7ED3CA54">
            <wp:extent cx="151765" cy="151765"/>
            <wp:effectExtent l="0" t="0" r="0" b="0"/>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a:picLocks noChangeAspect="1" noChangeArrowheads="1"/>
                    </pic:cNvPicPr>
                  </pic:nvPicPr>
                  <pic:blipFill>
                    <a:blip r:embed="rId9"/>
                    <a:stretch>
                      <a:fillRect/>
                    </a:stretch>
                  </pic:blipFill>
                  <pic:spPr bwMode="auto">
                    <a:xfrm>
                      <a:off x="0" y="0"/>
                      <a:ext cx="151765" cy="151765"/>
                    </a:xfrm>
                    <a:prstGeom prst="rect">
                      <a:avLst/>
                    </a:prstGeom>
                  </pic:spPr>
                </pic:pic>
              </a:graphicData>
            </a:graphic>
          </wp:inline>
        </w:drawing>
      </w:r>
      <w:r>
        <w:rPr>
          <w:rFonts w:ascii="Times New Roman" w:hAnsi="Times New Roman"/>
          <w:spacing w:val="16"/>
          <w:sz w:val="20"/>
        </w:rPr>
        <w:t xml:space="preserve"> </w:t>
      </w:r>
      <w:hyperlink r:id="rId10">
        <w:r>
          <w:t>https://orcid.org/0000-</w:t>
        </w:r>
      </w:hyperlink>
      <w:r>
        <w:t xml:space="preserve">0002-2054-9645 </w:t>
      </w:r>
    </w:p>
    <w:p w14:paraId="53AF2014" w14:textId="77777777" w:rsidR="00996B68" w:rsidRDefault="00996B68">
      <w:pPr>
        <w:pStyle w:val="Textoindependiente"/>
        <w:spacing w:before="7"/>
        <w:rPr>
          <w:sz w:val="29"/>
        </w:rPr>
      </w:pPr>
    </w:p>
    <w:p w14:paraId="006E7151" w14:textId="77777777" w:rsidR="00996B68" w:rsidRDefault="007D32CB">
      <w:pPr>
        <w:pStyle w:val="Textoindependiente"/>
        <w:ind w:left="1423" w:right="1423"/>
        <w:jc w:val="center"/>
      </w:pPr>
      <w:r>
        <w:t>Tutores</w:t>
      </w:r>
    </w:p>
    <w:p w14:paraId="27FDDFEF" w14:textId="77777777" w:rsidR="00996B68" w:rsidRDefault="007D32CB">
      <w:pPr>
        <w:pStyle w:val="Textoindependiente"/>
        <w:spacing w:before="207" w:line="420" w:lineRule="auto"/>
        <w:ind w:left="4365" w:right="4592"/>
        <w:jc w:val="center"/>
      </w:pPr>
      <w:r>
        <w:t>Ing.</w:t>
      </w:r>
      <w:r>
        <w:rPr>
          <w:spacing w:val="-10"/>
        </w:rPr>
        <w:t xml:space="preserve"> </w:t>
      </w:r>
      <w:r>
        <w:t>Orestes</w:t>
      </w:r>
      <w:r>
        <w:rPr>
          <w:spacing w:val="-10"/>
        </w:rPr>
        <w:t xml:space="preserve"> </w:t>
      </w:r>
      <w:r>
        <w:t>Chávez</w:t>
      </w:r>
      <w:r>
        <w:rPr>
          <w:spacing w:val="-9"/>
        </w:rPr>
        <w:t xml:space="preserve"> </w:t>
      </w:r>
      <w:r>
        <w:t>Linares</w:t>
      </w:r>
    </w:p>
    <w:p w14:paraId="51848D72" w14:textId="77777777" w:rsidR="00996B68" w:rsidRDefault="007D32CB">
      <w:pPr>
        <w:pStyle w:val="Textoindependiente"/>
        <w:spacing w:before="207" w:line="420" w:lineRule="auto"/>
        <w:ind w:left="4610" w:right="4608"/>
        <w:jc w:val="center"/>
      </w:pPr>
      <w:r>
        <w:t>Dra.</w:t>
      </w:r>
      <w:r>
        <w:rPr>
          <w:spacing w:val="1"/>
        </w:rPr>
        <w:t xml:space="preserve"> </w:t>
      </w:r>
      <w:r>
        <w:t>Ivón</w:t>
      </w:r>
      <w:r>
        <w:rPr>
          <w:spacing w:val="2"/>
        </w:rPr>
        <w:t xml:space="preserve"> </w:t>
      </w:r>
      <w:proofErr w:type="spellStart"/>
      <w:r>
        <w:t>Oristela</w:t>
      </w:r>
      <w:proofErr w:type="spellEnd"/>
      <w:r>
        <w:rPr>
          <w:spacing w:val="2"/>
        </w:rPr>
        <w:t xml:space="preserve"> </w:t>
      </w:r>
      <w:r>
        <w:t>Benítez</w:t>
      </w:r>
      <w:r>
        <w:rPr>
          <w:spacing w:val="1"/>
        </w:rPr>
        <w:t xml:space="preserve"> </w:t>
      </w:r>
    </w:p>
    <w:p w14:paraId="6533278A" w14:textId="77777777" w:rsidR="00996B68" w:rsidRDefault="00996B68">
      <w:pPr>
        <w:pStyle w:val="Textoindependiente"/>
        <w:rPr>
          <w:sz w:val="25"/>
        </w:rPr>
      </w:pPr>
    </w:p>
    <w:p w14:paraId="528B5253" w14:textId="65F4E724" w:rsidR="00782FB9" w:rsidRDefault="007D32CB">
      <w:pPr>
        <w:pStyle w:val="Textoindependiente"/>
        <w:tabs>
          <w:tab w:val="center" w:pos="6120"/>
          <w:tab w:val="left" w:pos="7680"/>
        </w:tabs>
        <w:ind w:left="1423" w:right="1423"/>
        <w:jc w:val="left"/>
      </w:pPr>
      <w:r>
        <w:tab/>
        <w:t>La</w:t>
      </w:r>
      <w:r>
        <w:rPr>
          <w:spacing w:val="-1"/>
        </w:rPr>
        <w:t xml:space="preserve"> </w:t>
      </w:r>
      <w:r>
        <w:t xml:space="preserve">Habana, </w:t>
      </w:r>
      <w:r>
        <w:t>2023.</w:t>
      </w:r>
    </w:p>
    <w:p w14:paraId="7F544A0F" w14:textId="77777777" w:rsidR="00782FB9" w:rsidRDefault="00782FB9">
      <w:pPr>
        <w:spacing w:after="0" w:line="240" w:lineRule="auto"/>
        <w:jc w:val="left"/>
      </w:pPr>
      <w:r>
        <w:br w:type="page"/>
      </w:r>
    </w:p>
    <w:p w14:paraId="116189EC" w14:textId="77777777" w:rsidR="00996B68" w:rsidRDefault="00996B68">
      <w:pPr>
        <w:pStyle w:val="Textoindependiente"/>
        <w:tabs>
          <w:tab w:val="center" w:pos="6120"/>
          <w:tab w:val="left" w:pos="7680"/>
        </w:tabs>
        <w:ind w:left="1423" w:right="1423"/>
        <w:jc w:val="left"/>
      </w:pPr>
    </w:p>
    <w:p w14:paraId="5C9E7458" w14:textId="156DDD0D" w:rsidR="00782FB9" w:rsidRDefault="00782FB9" w:rsidP="00782FB9">
      <w:pPr>
        <w:spacing w:after="0" w:line="240" w:lineRule="auto"/>
        <w:jc w:val="left"/>
        <w:sectPr w:rsidR="00782FB9">
          <w:pgSz w:w="12240" w:h="15840"/>
          <w:pgMar w:top="1500" w:right="0" w:bottom="280" w:left="0" w:header="0" w:footer="0" w:gutter="0"/>
          <w:cols w:space="720"/>
          <w:formProt w:val="0"/>
          <w:docGrid w:linePitch="100"/>
        </w:sectPr>
      </w:pPr>
    </w:p>
    <w:p w14:paraId="4597C703" w14:textId="0AFA18C1" w:rsidR="00996B68" w:rsidRPr="00782FB9" w:rsidRDefault="007D32CB" w:rsidP="00D54F7B">
      <w:pPr>
        <w:pStyle w:val="Ttulo10"/>
        <w:numPr>
          <w:ilvl w:val="0"/>
          <w:numId w:val="2"/>
        </w:numPr>
      </w:pPr>
      <w:r w:rsidRPr="00782FB9">
        <w:lastRenderedPageBreak/>
        <w:t>Revisión</w:t>
      </w:r>
      <w:r w:rsidRPr="00782FB9">
        <w:t xml:space="preserve"> </w:t>
      </w:r>
      <w:r w:rsidRPr="00782FB9">
        <w:t>Bibliográfica</w:t>
      </w:r>
    </w:p>
    <w:p w14:paraId="6ABA9E12" w14:textId="77777777" w:rsidR="00996B68" w:rsidRPr="00782FB9" w:rsidRDefault="007D32CB" w:rsidP="00782FB9">
      <w:pPr>
        <w:pStyle w:val="Ttulo2"/>
      </w:pPr>
      <w:r w:rsidRPr="00782FB9">
        <w:t xml:space="preserve">Introducción </w:t>
      </w:r>
    </w:p>
    <w:p w14:paraId="144F0C88" w14:textId="77777777" w:rsidR="00996B68" w:rsidRDefault="007D32CB">
      <w:r>
        <w:t>L</w:t>
      </w:r>
      <w:r>
        <w:t>as estaciones meteorológicas de bajo costo son una alternativa para los agricultores que desean monitorear las condiciones climáticas en sus cultivos. El Instituto Nacional de Investigaciones Forestal</w:t>
      </w:r>
      <w:r>
        <w:t>es, Agrícolas y Pecuarias (INIFAP) cuenta con una red de 1,016 estaciones agro meteorológicas disponibles en línea, y es la única cuyo enfoque es totalmente dirigido a auxiliar al sector agrícola</w:t>
      </w:r>
      <w:r>
        <w:fldChar w:fldCharType="begin"/>
      </w:r>
      <w:r>
        <w:instrText>ADDIN ZOTERO_ITEM CSL_CITATION {"citationID":"LW5inPtk","prop</w:instrText>
      </w:r>
      <w:r>
        <w:instrText xml:space="preserve">erties":{"formattedCitation":"(1,2)","plainCitation":"(1,2)","noteIndex":0},"citationItems":[{"id":116,"uris":["http://zotero.org/users/local/zVa16ViL/items/M77YGGBG"],"itemData":{"id":116,"type":"article-journal","source":"ResearchGate","title":"HARDWARE </w:instrText>
      </w:r>
      <w:r>
        <w:instrText>LIBRE Y ABIERTO, MODELOS DE NEGOCIOS PARA AMÉRICA LATINA E EL CARIBE","author":[{"family":"Medrano","given":"Alberto"},{"family":"Chourio-Acevedo","given":"Luz"}],"issued":{"date-parts":[["2017",4,13]]}}},{"id":119,"uris":["http://zotero.org/users/local/zV</w:instrText>
      </w:r>
      <w:r>
        <w:instrText>a16ViL/items/QXNVJQI2"],"itemData":{"id":119,"type":"article-journal","abstract":"The quantified meteorological observations are important in agriculture to increase productivity. One of the instruments used are automatic weather stations. Stations used in</w:instrText>
      </w:r>
      <w:r>
        <w:instrText xml:space="preserve"> Mexico, generally acquired technologies in developed countries, so that, when the equipment brakes, cannot be repaired because of the cost and lack of knowledge. For agricultural research, most commercial stations are not always the most appropriate, sinc</w:instrText>
      </w:r>
      <w:r>
        <w:instrText>e they are no adjustable parameters required for the research. This paper presents the development of a prototype of an automatic weather station by students from the Technological Institute of the Laguna, which can be adjusted to different sensors and sam</w:instrText>
      </w:r>
      <w:r>
        <w:instrText xml:space="preserve">pling times. Also, the installation of the prototype is detailed in the experimental field of Antonio Narro Agrarian Autonomous University, Unit the Laguna, followed by the statistical validation obtained by correlating readings to historical prototype of </w:instrText>
      </w:r>
      <w:r>
        <w:instrText>two commercial stations installed in a smaller radius than 10 km. Global radiation for a correlation of 0.95 and 0.91 temperature was obtained. Finally scope and limitations of the prototype in agriculture are also analysed.","container-title":"Revista Mex</w:instrText>
      </w:r>
      <w:r>
        <w:instrText>icana de Ciencias Agrícolas","DOI":"10.29312/remexca.v6i6.574","journalAbbreviation":"Revista Mexicana de Ciencias Agrícolas","page":"1253-1264","source":"ResearchGate","title":"Desarrollo y validación de una estación meteorológica automatizada de bajo cos</w:instrText>
      </w:r>
      <w:r>
        <w:instrText>to dirigida a agricultura","volume":"6","author":[{"family":"Velasco Martínez","given":"Víctor Daniel"},{"family":"Flores García","given":"Francisco"},{"family":"Cervantes","given":"Guillermo"},{"family":"Medina","given":"María"},{"family":"Moreno C.","giv</w:instrText>
      </w:r>
      <w:r>
        <w:instrText>en":"Hector"}],"issued":{"date-parts":[["2015",9,1]]}}}],"schema":"https://github.com/citation-style-language/schema/raw/master/csl-citation.json"}</w:instrText>
      </w:r>
      <w:r>
        <w:fldChar w:fldCharType="separate"/>
      </w:r>
      <w:r>
        <w:t>(1,2)</w:t>
      </w:r>
      <w:r>
        <w:fldChar w:fldCharType="end"/>
      </w:r>
      <w:r>
        <w:t>. Sin embargo, no todas las estaciones están siempre en las mejores condiciones operativas, y la depe</w:t>
      </w:r>
      <w:r>
        <w:t>ndencia tecnológica de México también se observa en el ámbito de la meteorología</w:t>
      </w:r>
      <w:r>
        <w:fldChar w:fldCharType="begin"/>
      </w:r>
      <w:r>
        <w:instrText>ADDIN ZOTERO_ITEM CSL_CITATION {"citationID":"LJID6y81","properties":{"formattedCitation":"(1)","plainCitation":"(1)","noteIndex":0},"citationItems":[{"id":116,"uris":["http://</w:instrText>
      </w:r>
      <w:r>
        <w:instrText>zotero.org/users/local/zVa16ViL/items/M77YGGBG"],"itemData":{"id":116,"type":"article-journal","source":"ResearchGate","title":"HARDWARE LIBRE Y ABIERTO, MODELOS DE NEGOCIOS PARA AMÉRICA LATINA E EL CARIBE","author":[{"family":"Medrano","given":"Alberto"},</w:instrText>
      </w:r>
      <w:r>
        <w:instrText>{"family":"Chourio-Acevedo","given":"Luz"}],"issued":{"date-parts":[["2017",4,13]]}}}],"schema":"https://github.com/citation-style-language/schema/raw/master/csl-citation.json"}</w:instrText>
      </w:r>
      <w:r>
        <w:fldChar w:fldCharType="separate"/>
      </w:r>
      <w:r>
        <w:t>(1)</w:t>
      </w:r>
      <w:r>
        <w:fldChar w:fldCharType="end"/>
      </w:r>
      <w:r>
        <w:t>.</w:t>
      </w:r>
    </w:p>
    <w:p w14:paraId="37A077C7" w14:textId="77777777" w:rsidR="00996B68" w:rsidRDefault="007D32CB">
      <w:r>
        <w:t>Investigadores del INIFAP y del Instituto Tecnológico de la Laguna (ITL</w:t>
      </w:r>
      <w:r>
        <w:t>) han desarrollado una estación meteorológica de bajo costo para su uso en investigaciones enfocadas a incrementar la productividad agrícola</w:t>
      </w:r>
      <w:r>
        <w:fldChar w:fldCharType="begin"/>
      </w:r>
      <w:r>
        <w:instrText>ADDIN ZOTERO_ITEM CSL_CITATION {"citationID":"FsrN6oWI","properties":{"formattedCitation":"(2)","plainCitation":"(2)</w:instrText>
      </w:r>
      <w:r>
        <w:instrText>","noteIndex":0},"citationItems":[{"id":119,"uris":["http://zotero.org/users/local/zVa16ViL/items/QXNVJQI2"],"itemData":{"id":119,"type":"article-journal","abstract":"The quantified meteorological observations are important in agriculture to increase produ</w:instrText>
      </w:r>
      <w:r>
        <w:instrText>ctivity. One of the instruments used are automatic weather stations. Stations used in Mexico, generally acquired technologies in developed countries, so that, when the equipment brakes, cannot be repaired because of the cost and lack of knowledge. For agri</w:instrText>
      </w:r>
      <w:r>
        <w:instrText>cultural research, most commercial stations are not always the most appropriate, since they are no adjustable parameters required for the research. This paper presents the development of a prototype of an automatic weather station by students from the Tech</w:instrText>
      </w:r>
      <w:r>
        <w:instrText>nological Institute of the Laguna, which can be adjusted to different sensors and sampling times. Also, the installation of the prototype is detailed in the experimental field of Antonio Narro Agrarian Autonomous University, Unit the Laguna, followed by th</w:instrText>
      </w:r>
      <w:r>
        <w:instrText>e statistical validation obtained by correlating readings to historical prototype of two commercial stations installed in a smaller radius than 10 km. Global radiation for a correlation of 0.95 and 0.91 temperature was obtained. Finally scope and limitatio</w:instrText>
      </w:r>
      <w:r>
        <w:instrText>ns of the prototype in agriculture are also analysed.","container-title":"Revista Mexicana de Ciencias Agrícolas","DOI":"10.29312/remexca.v6i6.574","journalAbbreviation":"Revista Mexicana de Ciencias Agrícolas","page":"1253-1264","source":"ResearchGate","t</w:instrText>
      </w:r>
      <w:r>
        <w:instrText>itle":"Desarrollo y validación de una estación meteorológica automatizada de bajo costo dirigida a agricultura","volume":"6","author":[{"family":"Velasco Martínez","given":"Víctor Daniel"},{"family":"Flores García","given":"Francisco"},{"family":"Cervantes</w:instrText>
      </w:r>
      <w:r>
        <w:instrText>","given":"Guillermo"},{"family":"Medina","given":"María"},{"family":"Moreno C.","given":"Hector"}],"issued":{"date-parts":[["2015",9,1]]}}}],"schema":"https://github.com/citation-style-language/schema/raw/master/csl-citation.json"}</w:instrText>
      </w:r>
      <w:r>
        <w:fldChar w:fldCharType="separate"/>
      </w:r>
      <w:r>
        <w:t>(2)</w:t>
      </w:r>
      <w:r>
        <w:fldChar w:fldCharType="end"/>
      </w:r>
      <w:r>
        <w:t>. La estación util</w:t>
      </w:r>
      <w:r>
        <w:t>iza una Raspberry Pi y sensores para monitorear la temperatura, humedad y pH del entorno</w:t>
      </w:r>
      <w:r>
        <w:fldChar w:fldCharType="begin"/>
      </w:r>
      <w:r>
        <w:instrText>ADDIN ZOTERO_ITEM CSL_CITATION {"citationID":"lMxKKDm2","properties":{"formattedCitation":"(3)","plainCitation":"(3)","noteIndex":0},"citationItems":[{"id":124,"uris":[</w:instrText>
      </w:r>
      <w:r>
        <w:instrText xml:space="preserve">"http://zotero.org/users/local/zVa16ViL/items/N9GE4D6S"],"itemData":{"id":124,"type":"article-journal","abstract":"El artículo describe el diseño e implementación de una estación meteorológica. La red propuesta permite monitorizar\nla temperatura, humedad </w:instrText>
      </w:r>
      <w:r>
        <w:instrText>y el pH de un entorno, específicamente de zonas costeras, en tiempo real, por medio de\nsensores digitales de fácil adquisición y bajo costo. Además, la propuesta cuenta con módulos extras para sensar las\nvariables de temperatura y pH. El almacenamiento y</w:instrText>
      </w:r>
      <w:r>
        <w:instrText xml:space="preserve"> procesamiento de los datos obtenidos en las mediciones se\nrealiza con el dispositivo Raspberry Pi 2, el cual interactúa con las señales acondicionadas procedentes de los\ndiferentes sensores e implementa múltiples funcionalidades para el sistema como es </w:instrText>
      </w:r>
      <w:r>
        <w:instrText>la creación de un sitio web. Para\nlograr lo anterior se configuró una conexión de red mediante tecnología Ethernet para el acceso al sitio web por medio\nde cualquier otra computadora y, además, se dispuso del módulo WiPi de la Raspberry Pi para futuros a</w:instrText>
      </w:r>
      <w:r>
        <w:instrText>ccesos a dicho\nsitio web por medio de tecnología móvil.","ISSN":"1729-3804","issue":"1","journalAbbreviation":"Revista Telemática","language":"es-ES","page":"11-21","title":"IMPLEMENTACIÓN DE UNA ESTACIÓN METEOROLÓGICA DE BAJO COSTO CON RASPBERRY PI","vol</w:instrText>
      </w:r>
      <w:r>
        <w:instrText>ume":"19","author":[{"family":"Cintra Hernadez","given":"Rebeca del Carmen"},{"family":"Romero Amondaray","given":"Lídice"},{"family":"Marínez Hernández","given":"Milagros"},{"family":"Pérez Montero","given":"Ofelia"}],"issued":{"date-parts":[["2020",4]]}}</w:instrText>
      </w:r>
      <w:r>
        <w:instrText>}],"schema":"https://github.com/citation-style-language/schema/raw/master/csl-citation.json"}</w:instrText>
      </w:r>
      <w:r>
        <w:fldChar w:fldCharType="separate"/>
      </w:r>
      <w:r>
        <w:t>(3)</w:t>
      </w:r>
      <w:r>
        <w:fldChar w:fldCharType="end"/>
      </w:r>
      <w:r>
        <w:t>. La implementación de esta estación es una alternativa para asegurar estudios meteorológicos de calidad a costos inferiores</w:t>
      </w:r>
      <w:r>
        <w:fldChar w:fldCharType="begin"/>
      </w:r>
      <w:r>
        <w:instrText>ADDIN ZOTERO_ITEM CSL_CITATION {"</w:instrText>
      </w:r>
      <w:r>
        <w:instrText>citationID":"EqEjAPpf","properties":{"formattedCitation":"(3)","plainCitation":"(3)","noteIndex":0},"citationItems":[{"id":124,"uris":["http://zotero.org/users/local/zVa16ViL/items/N9GE4D6S"],"itemData":{"id":124,"type":"article-journal","abstract":"El art</w:instrText>
      </w:r>
      <w:r>
        <w:instrText>ículo describe el diseño e implementación de una estación meteorológica. La red propuesta permite monitorizar\nla temperatura, humedad y el pH de un entorno, específicamente de zonas costeras, en tiempo real, por medio de\nsensores digitales de fácil adqui</w:instrText>
      </w:r>
      <w:r>
        <w:instrText>sición y bajo costo. Además, la propuesta cuenta con módulos extras para sensar las\nvariables de temperatura y pH. El almacenamiento y procesamiento de los datos obtenidos en las mediciones se\nrealiza con el dispositivo Raspberry Pi 2, el cual interactúa</w:instrText>
      </w:r>
      <w:r>
        <w:instrText xml:space="preserve"> con las señales acondicionadas procedentes de los\ndiferentes sensores e implementa múltiples funcionalidades para el sistema como es la creación de un sitio web. Para\nlograr lo anterior se configuró una conexión de red mediante tecnología Ethernet para </w:instrText>
      </w:r>
      <w:r>
        <w:instrText>el acceso al sitio web por medio\nde cualquier otra computadora y, además, se dispuso del módulo WiPi de la Raspberry Pi para futuros accesos a dicho\nsitio web por medio de tecnología móvil.","ISSN":"1729-3804","issue":"1","journalAbbreviation":"Revista T</w:instrText>
      </w:r>
      <w:r>
        <w:instrText>elemática","language":"es-ES","page":"11-21","title":"IMPLEMENTACIÓN DE UNA ESTACIÓN METEOROLÓGICA DE BAJO COSTO CON RASPBERRY PI","volume":"19","author":[{"family":"Cintra Hernadez","given":"Rebeca del Carmen"},{"family":"Romero Amondaray","given":"Lídice</w:instrText>
      </w:r>
      <w:r>
        <w:instrText>"},{"family":"Marínez Hernández","given":"Milagros"},{"family":"Pérez Montero","given":"Ofelia"}],"issued":{"date-parts":[["2020",4]]}}}],"schema":"https://github.com/citation-style-language/schema/raw/master/csl-citation.json"}</w:instrText>
      </w:r>
      <w:r>
        <w:fldChar w:fldCharType="separate"/>
      </w:r>
      <w:r>
        <w:t>(3)</w:t>
      </w:r>
      <w:r>
        <w:fldChar w:fldCharType="end"/>
      </w:r>
      <w:r>
        <w:t>.</w:t>
      </w:r>
    </w:p>
    <w:p w14:paraId="221FD3E1" w14:textId="77777777" w:rsidR="00996B68" w:rsidRDefault="007D32CB">
      <w:r>
        <w:t>Otra investigación r</w:t>
      </w:r>
      <w:r>
        <w:t>ealizada en Nuevo León, México, encontró que el 50% de las 38 estaciones meteorológicas automatizadas existentes en la región funcionan de forma correcta, mientras que se desconoce el estado del resto de las estaciones</w:t>
      </w:r>
      <w:r>
        <w:fldChar w:fldCharType="begin"/>
      </w:r>
      <w:r>
        <w:instrText>ADDIN ZOTERO_ITEM CSL_CITATION {"citat</w:instrText>
      </w:r>
      <w:r>
        <w:instrText>ionID":"hoggf3SR","properties":{"formattedCitation":"(2)","plainCitation":"(2)","noteIndex":0},"citationItems":[{"id":119,"uris":["http://zotero.org/users/local/zVa16ViL/items/QXNVJQI2"],"itemData":{"id":119,"type":"article-journal","abstract":"The quantif</w:instrText>
      </w:r>
      <w:r>
        <w:instrText xml:space="preserve">ied meteorological observations are important in agriculture to increase productivity. One of the instruments used are automatic weather stations. Stations used in Mexico, generally acquired technologies in developed countries, so that, when the equipment </w:instrText>
      </w:r>
      <w:r>
        <w:instrText>brakes, cannot be repaired because of the cost and lack of knowledge. For agricultural research, most commercial stations are not always the most appropriate, since they are no adjustable parameters required for the research. This paper presents the develo</w:instrText>
      </w:r>
      <w:r>
        <w:instrText>pment of a prototype of an automatic weather station by students from the Technological Institute of the Laguna, which can be adjusted to different sensors and sampling times. Also, the installation of the prototype is detailed in the experimental field of</w:instrText>
      </w:r>
      <w:r>
        <w:instrText xml:space="preserve"> Antonio Narro Agrarian Autonomous University, Unit the Laguna, followed by the statistical validation obtained by correlating readings to historical prototype of two commercial stations installed in a smaller radius than 10 km. Global radiation for a corr</w:instrText>
      </w:r>
      <w:r>
        <w:instrText>elation of 0.95 and 0.91 temperature was obtained. Finally scope and limitations of the prototype in agriculture are also analysed.","container-title":"Revista Mexicana de Ciencias Agrícolas","DOI":"10.29312/remexca.v6i6.574","journalAbbreviation":"Revista</w:instrText>
      </w:r>
      <w:r>
        <w:instrText xml:space="preserve"> Mexicana de Ciencias Agrícolas","page":"1253-1264","source":"ResearchGate","title":"Desarrollo y validación de una estación meteorológica automatizada de bajo costo dirigida a agricultura","volume":"6","author":[{"family":"Velasco Martínez","given":"Vícto</w:instrText>
      </w:r>
      <w:r>
        <w:instrText>r Daniel"},{"family":"Flores García","given":"Francisco"},{"family":"Cervantes","given":"Guillermo"},{"family":"Medina","given":"María"},{"family":"Moreno C.","given":"Hector"}],"issued":{"date-parts":[["2015",9,1]]}}}],"schema":"https://github.com/citatio</w:instrText>
      </w:r>
      <w:r>
        <w:instrText>n-style-language/schema/raw/master/csl-citation.json"}</w:instrText>
      </w:r>
      <w:r>
        <w:fldChar w:fldCharType="separate"/>
      </w:r>
      <w:r>
        <w:t>(2)</w:t>
      </w:r>
      <w:r>
        <w:fldChar w:fldCharType="end"/>
      </w:r>
      <w:r>
        <w:t>. La implementación de estaciones meteorológicas de bajo costo puede ser una solución para los agricultores que no tienen acceso a estaciones meteorológicas de alta calidad o que no pueden permiti</w:t>
      </w:r>
      <w:r>
        <w:t>rse el costo de las mismas</w:t>
      </w:r>
      <w:r>
        <w:fldChar w:fldCharType="begin"/>
      </w:r>
      <w:r>
        <w:instrText>ADDIN ZOTERO_ITEM CSL_CITATION {"citationID":"CqLWvNWh","properties":{"formattedCitation":"(3)","plainCitation":"(3)","noteIndex":0},"citationItems":[{"id":124,"uris":["http://zotero.org/users/local/zVa16ViL/items/N9GE4D6S"],"item</w:instrText>
      </w:r>
      <w:r>
        <w:instrText>Data":{"id":124,"type":"article-journal","abstract":"El artículo describe el diseño e implementación de una estación meteorológica. La red propuesta permite monitorizar\nla temperatura, humedad y el pH de un entorno, específicamente de zonas costeras, en t</w:instrText>
      </w:r>
      <w:r>
        <w:instrText>iempo real, por medio de\nsensores digitales de fácil adquisición y bajo costo. Además, la propuesta cuenta con módulos extras para sensar las\nvariables de temperatura y pH. El almacenamiento y procesamiento de los datos obtenidos en las mediciones se\nre</w:instrText>
      </w:r>
      <w:r>
        <w:instrText>aliza con el dispositivo Raspberry Pi 2, el cual interactúa con las señales acondicionadas procedentes de los\ndiferentes sensores e implementa múltiples funcionalidades para el sistema como es la creación de un sitio web. Para\nlograr lo anterior se confi</w:instrText>
      </w:r>
      <w:r>
        <w:instrText>guró una conexión de red mediante tecnología Ethernet para el acceso al sitio web por medio\nde cualquier otra computadora y, además, se dispuso del módulo WiPi de la Raspberry Pi para futuros accesos a dicho\nsitio web por medio de tecnología móvil.","ISS</w:instrText>
      </w:r>
      <w:r>
        <w:instrText>N":"1729-3804","issue":"1","journalAbbreviation":"Revista Telemática","language":"es-ES","page":"11-21","title":"IMPLEMENTACIÓN DE UNA ESTACIÓN METEOROLÓGICA DE BAJO COSTO CON RASPBERRY PI","volume":"19","author":[{"family":"Cintra Hernadez","given":"Rebec</w:instrText>
      </w:r>
      <w:r>
        <w:instrText>a del Carmen"},{"family":"Romero Amondaray","given":"Lídice"},{"family":"Marínez Hernández","given":"Milagros"},{"family":"Pérez Montero","given":"Ofelia"}],"issued":{"date-parts":[["2020",4]]}}}],"schema":"https://github.com/citation-style-language/schema</w:instrText>
      </w:r>
      <w:r>
        <w:instrText>/raw/master/csl-citation.json"}</w:instrText>
      </w:r>
      <w:r>
        <w:fldChar w:fldCharType="separate"/>
      </w:r>
      <w:r>
        <w:t>(3)</w:t>
      </w:r>
      <w:r>
        <w:fldChar w:fldCharType="end"/>
      </w:r>
      <w:r>
        <w:t>.</w:t>
      </w:r>
    </w:p>
    <w:p w14:paraId="3A101643" w14:textId="77777777" w:rsidR="00996B68" w:rsidRDefault="007D32CB" w:rsidP="00782FB9">
      <w:pPr>
        <w:pStyle w:val="Ttulo2"/>
      </w:pPr>
      <w:r>
        <w:t>La agricultura Inteligente</w:t>
      </w:r>
    </w:p>
    <w:p w14:paraId="1632D2AC" w14:textId="77777777" w:rsidR="00996B68" w:rsidRDefault="007D32CB">
      <w:r>
        <w:t>L</w:t>
      </w:r>
      <w:r>
        <w:t>a agricultura inteligente es un enfoque integrado para la gestión de los paisajes que aborda dos desafíos interrelacionados: la seguridad alimentaria y el cambio climático</w:t>
      </w:r>
      <w:r>
        <w:fldChar w:fldCharType="begin"/>
      </w:r>
      <w:r>
        <w:instrText xml:space="preserve">ADDIN ZOTERO_ITEM </w:instrText>
      </w:r>
      <w:r>
        <w:instrText>CSL_CITATION {"citationID":"OpBcCgkd","properties":{"formattedCitation":"(4)","plainCitation":"(4)","noteIndex":0},"citationItems":[{"id":9,"uris":["http://zotero.org/users/local/zVa16ViL/items/I8H8P9NX"],"itemData":{"id":9,"type":"webpage","title":"Agricu</w:instrText>
      </w:r>
      <w:r>
        <w:instrText>ltura inteligente con respecto al clima","URL":"https://www.bancomundial.org/es/topic/climate-smart-agriculture","accessed":{"date-parts":[["2023",3,25]]}}}],"schema":"https://github.com/citation-style-language/schema/raw/master/csl-citation.json"}</w:instrText>
      </w:r>
      <w:r>
        <w:fldChar w:fldCharType="separate"/>
      </w:r>
      <w:r>
        <w:t>(4)</w:t>
      </w:r>
      <w:r>
        <w:fldChar w:fldCharType="end"/>
      </w:r>
      <w:r>
        <w:t xml:space="preserve">. </w:t>
      </w:r>
      <w:r>
        <w:t>La agricultura inteligente busca conciliar la gestión agrícola con las tecnologías de datos, con el fin de optimizar los sistemas complejos y las dinámicas volátiles de la agricultura</w:t>
      </w:r>
      <w:r>
        <w:fldChar w:fldCharType="begin"/>
      </w:r>
      <w:r>
        <w:instrText>ADDIN ZOTERO_ITEM CSL_CITATION {"citationID":"K8UBtPQj","properties":{"fo</w:instrText>
      </w:r>
      <w:r>
        <w:instrText xml:space="preserve">rmattedCitation":"(5)","plainCitation":"(5)","noteIndex":0},"citationItems":[{"id":11,"uris":["http://zotero.org/users/local/zVa16ViL/items/YF2CEXQ6"],"itemData":{"id":11,"type":"webpage","abstract":"La agricultura inteligente es una revolución silenciosa </w:instrText>
      </w:r>
      <w:r>
        <w:instrText xml:space="preserve">en la agricultura, que se basa en un principio simple: hacer más con los mismos o menos recursos. En este punto, la tecnología es fundamental. En su agroindustria, ¿la agricultura inteligente ya es una realidad? Pero, ¿por qué la agricultura, la actividad </w:instrText>
      </w:r>
      <w:r>
        <w:instrText>más antigua y uno de los pilares de la humanidad, …","container-title":"TOTVS","language":"es-MX","note":"section: Agroindustria","title":"Agricultura inteligente: qué es, beneficios y principales tecnologías","title-short":"Agricultura inteligente","URL":</w:instrText>
      </w:r>
      <w:r>
        <w:instrText>"https://es.totvs.com/blog/cat-agroindustria/agricultura-inteligente-que-es-beneficios-y-principales-tecnologias/","accessed":{"date-parts":[["2023",3,25]]},"issued":{"date-parts":[["2022",12,28]]}}}],"schema":"https://github.com/citation-style-language/sc</w:instrText>
      </w:r>
      <w:r>
        <w:instrText>hema/raw/master/csl-citation.json"}</w:instrText>
      </w:r>
      <w:r>
        <w:fldChar w:fldCharType="separate"/>
      </w:r>
      <w:r>
        <w:t>(5)</w:t>
      </w:r>
      <w:r>
        <w:fldChar w:fldCharType="end"/>
      </w:r>
      <w:r>
        <w:t xml:space="preserve">. La agricultura inteligente es parte de un paraguas de </w:t>
      </w:r>
      <w:r>
        <w:lastRenderedPageBreak/>
        <w:t>revoluciones que forman parte de la Agricultura 4.0 y la Agricultura 5.0, como la agricultura digital y la agricultura de precisión</w:t>
      </w:r>
      <w:r>
        <w:fldChar w:fldCharType="begin"/>
      </w:r>
      <w:r>
        <w:instrText>ADDIN ZOTERO_ITEM CSL_CITATI</w:instrText>
      </w:r>
      <w:r>
        <w:instrText>ON {"citationID":"ARGMGE9j","properties":{"formattedCitation":"(5)","plainCitation":"(5)","noteIndex":0},"citationItems":[{"id":11,"uris":["http://zotero.org/users/local/zVa16ViL/items/YF2CEXQ6"],"itemData":{"id":11,"type":"webpage","abstract":"La agricult</w:instrText>
      </w:r>
      <w:r>
        <w:instrText>ura inteligente es una revolución silenciosa en la agricultura, que se basa en un principio simple: hacer más con los mismos o menos recursos. En este punto, la tecnología es fundamental. En su agroindustria, ¿la agricultura inteligente ya es una realidad?</w:instrText>
      </w:r>
      <w:r>
        <w:instrText xml:space="preserve"> Pero, ¿por qué la agricultura, la actividad más antigua y uno de los pilares de la humanidad, …","container-title":"TOTVS","language":"es-MX","note":"section: Agroindustria","title":"Agricultura inteligente: qué es, beneficios y principales tecnologías","</w:instrText>
      </w:r>
      <w:r>
        <w:instrText>title-short":"Agricultura inteligente","URL":"https://es.totvs.com/blog/cat-agroindustria/agricultura-inteligente-que-es-beneficios-y-principales-tecnologias/","accessed":{"date-parts":[["2023",3,25]]},"issued":{"date-parts":[["2022",12,28]]}}}],"schema":"</w:instrText>
      </w:r>
      <w:r>
        <w:instrText>https://github.com/citation-style-language/schema/raw/master/csl-citation.json"}</w:instrText>
      </w:r>
      <w:r>
        <w:fldChar w:fldCharType="separate"/>
      </w:r>
      <w:r>
        <w:t>(5)</w:t>
      </w:r>
      <w:r>
        <w:fldChar w:fldCharType="end"/>
      </w:r>
      <w:r>
        <w:t>.</w:t>
      </w:r>
    </w:p>
    <w:p w14:paraId="36C8CB27" w14:textId="77777777" w:rsidR="00996B68" w:rsidRDefault="007D32CB">
      <w:r>
        <w:t>La agricultura climáticamente inteligente (CSA) es un enfoque que ayuda a orientar las acciones necesarias para transformar y reorientar los sistemas agrícolas a fin de</w:t>
      </w:r>
      <w:r>
        <w:t xml:space="preserve"> apoyar de forma eficaz el desarrollo y garantizar la seguridad alimentaria en el contexto de un clima cambiante</w:t>
      </w:r>
      <w:r>
        <w:fldChar w:fldCharType="begin"/>
      </w:r>
      <w:r>
        <w:instrText>ADDIN ZOTERO_ITEM CSL_CITATION {"citationID":"xpc205VX","properties":{"formattedCitation":"(6)","plainCitation":"(6)","noteIndex":0},"citationIt</w:instrText>
      </w:r>
      <w:r>
        <w:instrText>ems":[{"id":15,"uris":["http://zotero.org/users/local/zVa16ViL/items/JRHLM7GE"],"itemData":{"id":15,"type":"webpage","title":"La agricultura climáticamente inteligente | Organización de las Naciones Unidas para la Alimentación y la Agricultura","URL":"http</w:instrText>
      </w:r>
      <w:r>
        <w:instrText>s://www.fao.org/climate-smart-agriculture/es/","accessed":{"date-parts":[["2023",3,25]]}}}],"schema":"https://github.com/citation-style-language/schema/raw/master/csl-citation.json"}</w:instrText>
      </w:r>
      <w:r>
        <w:fldChar w:fldCharType="separate"/>
      </w:r>
      <w:r>
        <w:t>(6)</w:t>
      </w:r>
      <w:r>
        <w:fldChar w:fldCharType="end"/>
      </w:r>
      <w:r>
        <w:t xml:space="preserve">. La CSA persigue tres objetivos principales: el aumento sostenible </w:t>
      </w:r>
      <w:r>
        <w:t>de la productividad y los ingresos agrícolas, la adaptación y la creación de resiliencia ante el cambio climático y la reducción y/o absorción de gases de efecto invernadero</w:t>
      </w:r>
      <w:r>
        <w:fldChar w:fldCharType="begin"/>
      </w:r>
      <w:r>
        <w:instrText>ADDIN ZOTERO_ITEM CSL_CITATION {"citationID":"cAMbWkTQ","properties":{"formattedCit</w:instrText>
      </w:r>
      <w:r>
        <w:instrText>ation":"(6)","plainCitation":"(6)","noteIndex":0},"citationItems":[{"id":15,"uris":["http://zotero.org/users/local/zVa16ViL/items/JRHLM7GE"],"itemData":{"id":15,"type":"webpage","title":"La agricultura climáticamente inteligente | Organización de las Nacio</w:instrText>
      </w:r>
      <w:r>
        <w:instrText>nes Unidas para la Alimentación y la Agricultura","URL":"https://www.fao.org/climate-smart-agriculture/es/","accessed":{"date-parts":[["2023",3,25]]}}}],"schema":"https://github.com/citation-style-language/schema/raw/master/csl-citation.json"}</w:instrText>
      </w:r>
      <w:r>
        <w:fldChar w:fldCharType="separate"/>
      </w:r>
      <w:r>
        <w:t>(6)</w:t>
      </w:r>
      <w:r>
        <w:fldChar w:fldCharType="end"/>
      </w:r>
      <w:r>
        <w:t xml:space="preserve">. La </w:t>
      </w:r>
      <w:r>
        <w:t>CSA provee los medios para ayudar a las partes interesadas a identificar, en los niveles local, nacional e internacional, estrategias agrícolas acordes con las condiciones de cada lugar</w:t>
      </w:r>
      <w:r>
        <w:fldChar w:fldCharType="begin"/>
      </w:r>
      <w:r>
        <w:instrText>ADDIN ZOTERO_ITEM CSL_CITATION {"citationID":"6UVaj05g","properties":{"</w:instrText>
      </w:r>
      <w:r>
        <w:instrText xml:space="preserve">formattedCitation":"(6)","plainCitation":"(6)","noteIndex":0},"citationItems":[{"id":15,"uris":["http://zotero.org/users/local/zVa16ViL/items/JRHLM7GE"],"itemData":{"id":15,"type":"webpage","title":"La agricultura climáticamente inteligente | Organización </w:instrText>
      </w:r>
      <w:r>
        <w:instrText>de las Naciones Unidas para la Alimentación y la Agricultura","URL":"https://www.fao.org/climate-smart-agriculture/es/","accessed":{"date-parts":[["2023",3,25]]}}}],"schema":"https://github.com/citation-style-language/schema/raw/master/csl-citation.json"}</w:instrText>
      </w:r>
      <w:r>
        <w:fldChar w:fldCharType="separate"/>
      </w:r>
      <w:r>
        <w:t>(</w:t>
      </w:r>
      <w:r>
        <w:t>6)</w:t>
      </w:r>
      <w:r>
        <w:fldChar w:fldCharType="end"/>
      </w:r>
      <w:r>
        <w:t>.</w:t>
      </w:r>
    </w:p>
    <w:p w14:paraId="502679A0" w14:textId="77777777" w:rsidR="00996B68" w:rsidRDefault="007D32CB">
      <w:r>
        <w:t>En América Latina, los sistemas agrícolas y alimentarios son reconocidos como uno de los más exitosos del planeta</w:t>
      </w:r>
      <w:r>
        <w:fldChar w:fldCharType="begin"/>
      </w:r>
      <w:r>
        <w:instrText>ADDIN ZOTERO_ITEM CSL_CITATION {"citationID":"wAXbPeij","properties":{"formattedCitation":"(7)","plainCitation":"(7)","noteIndex":0},"ci</w:instrText>
      </w:r>
      <w:r>
        <w:instrText>tationItems":[{"id":5,"uris":["http://zotero.org/users/local/zVa16ViL/items/UGWGL9RA"],"itemData":{"id":5,"type":"webpage","title":"¿Cuál es el futuro de la agricultura en un mundo pospandemia?","URL":"https://www.bancomundial.org/es/news/feature/2020/11/1</w:instrText>
      </w:r>
      <w:r>
        <w:instrText>2/future-of-agriculture-in-a-post-pandemic-world-latin-america","accessed":{"date-parts":[["2023",3,25]]}}}],"schema":"https://github.com/citation-style-language/schema/raw/master/csl-citation.json"}</w:instrText>
      </w:r>
      <w:r>
        <w:fldChar w:fldCharType="separate"/>
      </w:r>
      <w:r>
        <w:t>(7)</w:t>
      </w:r>
      <w:r>
        <w:fldChar w:fldCharType="end"/>
      </w:r>
      <w:r>
        <w:t>. Sin embargo, la agricultura en la región enfrenta</w:t>
      </w:r>
      <w:r>
        <w:t xml:space="preserve"> desafíos como la necesidad de producir más alimentos para alimentar a una </w:t>
      </w:r>
    </w:p>
    <w:p w14:paraId="6F14BC86" w14:textId="77777777" w:rsidR="00996B68" w:rsidRDefault="007D32CB">
      <w:r>
        <w:t xml:space="preserve">población en rápido crecimiento, la vulnerabilidad de la agricultura al cambio climático y la necesidad de mejorar la eficiencia en el uso de los recursos </w:t>
      </w:r>
    </w:p>
    <w:p w14:paraId="099152E0" w14:textId="77777777" w:rsidR="00996B68" w:rsidRDefault="007D32CB">
      <w:r>
        <w:t>naturales</w:t>
      </w:r>
      <w:r>
        <w:fldChar w:fldCharType="begin"/>
      </w:r>
      <w:r>
        <w:instrText>ADDIN ZOTERO_IT</w:instrText>
      </w:r>
      <w:r>
        <w:instrText>EM CSL_CITATION {"citationID":"GoXotyQH","properties":{"formattedCitation":"(7)","plainCitation":"(7)","noteIndex":0},"citationItems":[{"id":5,"uris":["http://zotero.org/users/local/zVa16ViL/items/UGWGL9RA"],"itemData":{"id":5,"type":"webpage","title":"¿Cu</w:instrText>
      </w:r>
      <w:r>
        <w:instrText>ál es el futuro de la agricultura en un mundo pospandemia?","URL":"https://www.bancomundial.org/es/news/feature/2020/11/12/future-of-agriculture-in-a-post-pandemic-world-latin-america","accessed":{"date-parts":[["2023",3,25]]}}}],"schema":"https://github.c</w:instrText>
      </w:r>
      <w:r>
        <w:instrText>om/citation-style-language/schema/raw/master/csl-citation.json"}</w:instrText>
      </w:r>
      <w:r>
        <w:fldChar w:fldCharType="separate"/>
      </w:r>
      <w:r>
        <w:t>(7)</w:t>
      </w:r>
      <w:r>
        <w:fldChar w:fldCharType="end"/>
      </w:r>
      <w:r>
        <w:t>. La agricultura inteligente y la CSA ofrecen oportunidades para abordar estos desafíos, permitiendo un uso intensivo y eficiente de los recursos, alta productividad y baja huella ambien</w:t>
      </w:r>
      <w:r>
        <w:t>tal</w:t>
      </w:r>
      <w:r>
        <w:fldChar w:fldCharType="begin"/>
      </w:r>
      <w:r>
        <w:instrText>ADDIN ZOTERO_ITEM CSL_CITATION {"citationID":"zPaHq7q6","properties":{"formattedCitation":"(4,6)","plainCitation":"(4,6)","noteIndex":0},"citationItems":[{"id":9,"uris":["http://zotero.org/users/local/zVa16ViL/items/I8H8P9NX"],"itemData":{"id":9,"type":</w:instrText>
      </w:r>
      <w:r>
        <w:instrText>"webpage","title":"Agricultura inteligente con respecto al clima","URL":"https://www.bancomundial.org/es/topic/climate-smart-agriculture","accessed":{"date-parts":[["2023",3,25]]}}},{"id":15,"uris":["http://zotero.org/users/local/zVa16ViL/items/JRHLM7GE"],</w:instrText>
      </w:r>
      <w:r>
        <w:instrText>"itemData":{"id":15,"type":"webpage","title":"La agricultura climáticamente inteligente | Organización de las Naciones Unidas para la Alimentación y la Agricultura","URL":"https://www.fao.org/climate-smart-agriculture/es/","accessed":{"date-parts":[["2023"</w:instrText>
      </w:r>
      <w:r>
        <w:instrText>,3,25]]}}}],"schema":"https://github.com/citation-style-language/schema/raw/master/csl-citation.json"}</w:instrText>
      </w:r>
      <w:r>
        <w:fldChar w:fldCharType="separate"/>
      </w:r>
      <w:r>
        <w:t>(4,6)</w:t>
      </w:r>
      <w:r>
        <w:fldChar w:fldCharType="end"/>
      </w:r>
      <w:r>
        <w:t>.</w:t>
      </w:r>
    </w:p>
    <w:p w14:paraId="272507F6" w14:textId="77777777" w:rsidR="00996B68" w:rsidRDefault="007D32CB">
      <w:pPr>
        <w:pStyle w:val="Ttulo3"/>
        <w:numPr>
          <w:ilvl w:val="2"/>
          <w:numId w:val="2"/>
        </w:numPr>
      </w:pPr>
      <w:r>
        <w:t>Tecnologías</w:t>
      </w:r>
      <w:r>
        <w:rPr>
          <w:spacing w:val="-11"/>
        </w:rPr>
        <w:t xml:space="preserve"> </w:t>
      </w:r>
      <w:r>
        <w:t>Agrícolas</w:t>
      </w:r>
      <w:r>
        <w:rPr>
          <w:spacing w:val="-10"/>
        </w:rPr>
        <w:t xml:space="preserve"> </w:t>
      </w:r>
      <w:r>
        <w:t>Inteligentes</w:t>
      </w:r>
    </w:p>
    <w:p w14:paraId="52AF1EC4" w14:textId="77777777" w:rsidR="00996B68" w:rsidRDefault="007D32CB">
      <w:r>
        <w:t>La innovación agrícola y la tecnología son fundamentales para eliminar la pobreza, satisfacer la creciente de</w:t>
      </w:r>
      <w:r>
        <w:t>manda de alimentos y hacer frente a los efectos adversos del cambio climático</w:t>
      </w:r>
      <w:r>
        <w:fldChar w:fldCharType="begin"/>
      </w:r>
      <w:r>
        <w:instrText>ADDIN ZOTERO_ITEM CSL_CITATION {"citationID":"11gn8Wps","properties":{"formattedCitation":"(8)","plainCitation":"(8)","noteIndex":0},"citationItems":[{"id":17,"uris":["http://zote</w:instrText>
      </w:r>
      <w:r>
        <w:instrText>ro.org/users/local/zVa16ViL/items/PDQA6FXM"],"itemData":{"id":17,"type":"webpage","abstract":"El relativo estancamiento de la productividad agrícola de las últimas décadas pone de manifiesto la necesidad de aplicar nuevas ideas para mejorar los medios de s</w:instrText>
      </w:r>
      <w:r>
        <w:instrText>ubsistencia rurales.","container-title":"World Bank","language":"es","title":"La innovación agrícola y la tecnología son la clave para reducir la pobreza en los países en desarrollo, según un informe del Banco Mundial","URL":"https://www.bancomundial.org/e</w:instrText>
      </w:r>
      <w:r>
        <w:instrText>s/news/press-release/2019/09/16/agricultural-innovation-technology-hold-key-to-poverty-reduction-in-developing-countries-says-world-bank-report","accessed":{"date-parts":[["2023",3,25]]}}}],"schema":"https://github.com/citation-style-language/schema/raw/ma</w:instrText>
      </w:r>
      <w:r>
        <w:instrText>ster/csl-citation.json"}</w:instrText>
      </w:r>
      <w:r>
        <w:fldChar w:fldCharType="separate"/>
      </w:r>
      <w:r>
        <w:t>(8)</w:t>
      </w:r>
      <w:r>
        <w:fldChar w:fldCharType="end"/>
      </w:r>
      <w:r>
        <w:t>. Los países en desarrollo deben aumentar de forma drástica la innovación agrícola y el uso de la tecnología por parte de los agricultores</w:t>
      </w:r>
      <w:r>
        <w:fldChar w:fldCharType="begin"/>
      </w:r>
      <w:r>
        <w:instrText>ADDIN ZOTERO_ITEM CSL_CITATION {"citationID":"75JGi6Dg","properties":{"formattedCitation</w:instrText>
      </w:r>
      <w:r>
        <w:instrText>":"(8)","plainCitation":"(8)","noteIndex":0},"citationItems":[{"id":17,"uris":["http://zotero.org/users/local/zVa16ViL/items/PDQA6FXM"],"itemData":{"id":17,"type":"webpage","abstract":"El relativo estancamiento de la productividad agrícola de las últimas d</w:instrText>
      </w:r>
      <w:r>
        <w:instrText>écadas pone de manifiesto la necesidad de aplicar nuevas ideas para mejorar los medios de subsistencia rurales.","container-title":"World Bank","language":"es","title":"La innovación agrícola y la tecnología son la clave para reducir la pobreza en los país</w:instrText>
      </w:r>
      <w:r>
        <w:instrText>es en desarrollo, según un informe del Banco Mundial","URL":"https://www.bancomundial.org/es/news/press-release/2019/09/16/agricultural-innovation-technology-hold-key-to-poverty-reduction-in-developing-countries-says-world-bank-report","accessed":{"date-pa</w:instrText>
      </w:r>
      <w:r>
        <w:instrText>rts":[["2023",3,25]]}}}],"schema":"https://github.com/citation-style-language/schema/raw/master/csl-citation.json"}</w:instrText>
      </w:r>
      <w:r>
        <w:fldChar w:fldCharType="separate"/>
      </w:r>
      <w:r>
        <w:t>(8)</w:t>
      </w:r>
      <w:r>
        <w:fldChar w:fldCharType="end"/>
      </w:r>
      <w:r>
        <w:t>. La inversión en investigación y desarrollo agrícola es esencial para aumentar la productividad en el sector agrícola, generar más y m</w:t>
      </w:r>
      <w:r>
        <w:t>ejores empleos, y permitir que más personas se trasladen del campo a las ciudades en busca de nuevas oportunidades</w:t>
      </w:r>
      <w:r>
        <w:fldChar w:fldCharType="begin"/>
      </w:r>
      <w:r>
        <w:instrText>ADDIN ZOTERO_ITEM CSL_CITATION {"citationID":"1w3zg3zf","properties":{"formattedCitation":"(8)","plainCitation":"(8)","noteIndex":0},"citation</w:instrText>
      </w:r>
      <w:r>
        <w:instrText>Items":[{"id":17,"uris":["http://zotero.org/users/local/zVa16ViL/items/PDQA6FXM"],"itemData":{"id":17,"type":"webpage","abstract":"El relativo estancamiento de la productividad agrícola de las últimas décadas pone de manifiesto la necesidad de aplicar nuev</w:instrText>
      </w:r>
      <w:r>
        <w:instrText>as ideas para mejorar los medios de subsistencia rurales.","container-title":"World Bank","language":"es","title":"La innovación agrícola y la tecnología son la clave para reducir la pobreza en los países en desarrollo, según un informe del Banco Mundial",</w:instrText>
      </w:r>
      <w:r>
        <w:instrText>"URL":"https://www.bancomundial.org/es/news/press-release/2019/09/16/agricultural-innovation-technology-hold-key-to-poverty-reduction-in-developing-countries-says-world-bank-report","accessed":{"date-parts":[["2023",3,25]]}}}],"schema":"https://github.com/</w:instrText>
      </w:r>
      <w:r>
        <w:instrText>citation-style-language/schema/raw/master/csl-citation.json"}</w:instrText>
      </w:r>
      <w:r>
        <w:fldChar w:fldCharType="separate"/>
      </w:r>
      <w:r>
        <w:t>(8)</w:t>
      </w:r>
      <w:r>
        <w:fldChar w:fldCharType="end"/>
      </w:r>
      <w:r>
        <w:t>.</w:t>
      </w:r>
    </w:p>
    <w:p w14:paraId="233C1A19" w14:textId="77777777" w:rsidR="00996B68" w:rsidRDefault="007D32CB">
      <w:r>
        <w:lastRenderedPageBreak/>
        <w:t>Las tecnologías agrícolas inteligentes pueden ayudar a los agricultores a mejorar la producción, mejorar la calidad de sus productos, conservar los recursos naturales y adaptarse a los de</w:t>
      </w:r>
      <w:r>
        <w:t>safíos climáticos</w:t>
      </w:r>
      <w:r>
        <w:fldChar w:fldCharType="begin"/>
      </w:r>
      <w:r>
        <w:instrText>ADDIN ZOTERO_ITEM CSL_CITATION {"citationID":"Kwdiwfco","properties":{"formattedCitation":"(8)","plainCitation":"(8)","noteIndex":0},"citationItems":[{"id":17,"uris":["http://zotero.org/users/local/zVa16ViL/items/PDQA6FXM"],"itemData":{"id</w:instrText>
      </w:r>
      <w:r>
        <w:instrText>":17,"type":"webpage","abstract":"El relativo estancamiento de la productividad agrícola de las últimas décadas pone de manifiesto la necesidad de aplicar nuevas ideas para mejorar los medios de subsistencia rurales.","container-title":"World Bank","langua</w:instrText>
      </w:r>
      <w:r>
        <w:instrText>ge":"es","title":"La innovación agrícola y la tecnología son la clave para reducir la pobreza en los países en desarrollo, según un informe del Banco Mundial","URL":"https://www.bancomundial.org/es/news/press-release/2019/09/16/agricultural-innovation-tech</w:instrText>
      </w:r>
      <w:r>
        <w:instrText>nology-hold-key-to-poverty-reduction-in-developing-countries-says-world-bank-report","accessed":{"date-parts":[["2023",3,25]]}}}],"schema":"https://github.com/citation-style-language/schema/raw/master/csl-citation.json"}</w:instrText>
      </w:r>
      <w:r>
        <w:fldChar w:fldCharType="separate"/>
      </w:r>
      <w:r>
        <w:t>(8)</w:t>
      </w:r>
      <w:r>
        <w:fldChar w:fldCharType="end"/>
      </w:r>
      <w:r>
        <w:t>. La agricultura climáticament</w:t>
      </w:r>
      <w:r>
        <w:t>e inteligente (CSA) es un enfoque que ayuda a orientar las acciones necesarias para transformar y reorientar los sistemas agrícolas a fin de apoyar de forma eficaz el desarrollo y garantizar la seguridad alimentaria en el contexto de un clima cambiante</w:t>
      </w:r>
      <w:r>
        <w:fldChar w:fldCharType="begin"/>
      </w:r>
      <w:r>
        <w:instrText>ADDI</w:instrText>
      </w:r>
      <w:r>
        <w:instrText>N ZOTERO_ITEM CSL_CITATION {"citationID":"Uo6rntYv","properties":{"formattedCitation":"(6)","plainCitation":"(6)","noteIndex":0},"citationItems":[{"id":15,"uris":["http://zotero.org/users/local/zVa16ViL/items/JRHLM7GE"],"itemData":{"id":15,"type":"webpage"</w:instrText>
      </w:r>
      <w:r>
        <w:instrText>,"title":"La agricultura climáticamente inteligente | Organización de las Naciones Unidas para la Alimentación y la Agricultura","URL":"https://www.fao.org/climate-smart-agriculture/es/","accessed":{"date-parts":[["2023",3,25]]}}}],"schema":"https://github</w:instrText>
      </w:r>
      <w:r>
        <w:instrText>.com/citation-style-language/schema/raw/master/csl-citation.json"}</w:instrText>
      </w:r>
      <w:r>
        <w:fldChar w:fldCharType="separate"/>
      </w:r>
      <w:r>
        <w:t>(6)</w:t>
      </w:r>
      <w:r>
        <w:fldChar w:fldCharType="end"/>
      </w:r>
      <w:r>
        <w:t xml:space="preserve">. La CSA persigue tres objetivos principales: el aumento sostenible de la productividad y los ingresos agrícolas, la adaptación y la creación de resiliencia ante el cambio climático y </w:t>
      </w:r>
      <w:r>
        <w:t>la reducción y/o absorción de gases de efecto invernadero</w:t>
      </w:r>
      <w:r>
        <w:fldChar w:fldCharType="begin"/>
      </w:r>
      <w:r>
        <w:instrText>ADDIN ZOTERO_ITEM CSL_CITATION {"citationID":"QuktOWEy","properties":{"formattedCitation":"(6)","plainCitation":"(6)","noteIndex":0},"citationItems":[{"id":15,"uris":["http://zotero.org/users/local/z</w:instrText>
      </w:r>
      <w:r>
        <w:instrText>Va16ViL/items/JRHLM7GE"],"itemData":{"id":15,"type":"webpage","title":"La agricultura climáticamente inteligente | Organización de las Naciones Unidas para la Alimentación y la Agricultura","URL":"https://www.fao.org/climate-smart-agriculture/es/","accesse</w:instrText>
      </w:r>
      <w:r>
        <w:instrText>d":{"date-parts":[["2023",3,25]]}}}],"schema":"https://github.com/citation-style-language/schema/raw/master/csl-citation.json"}</w:instrText>
      </w:r>
      <w:r>
        <w:fldChar w:fldCharType="separate"/>
      </w:r>
      <w:r>
        <w:t>(6)</w:t>
      </w:r>
      <w:r>
        <w:fldChar w:fldCharType="end"/>
      </w:r>
      <w:r>
        <w:t>.</w:t>
      </w:r>
    </w:p>
    <w:p w14:paraId="53C20334" w14:textId="77777777" w:rsidR="00996B68" w:rsidRDefault="007D32CB">
      <w:r>
        <w:t>Las tecnologías digitales pueden ayudar a los agricultores a entregar sus productos a los consumidores, lo que fue especi</w:t>
      </w:r>
      <w:r>
        <w:t>almente crucial durante la pandemia de COVID-19</w:t>
      </w:r>
      <w:r>
        <w:fldChar w:fldCharType="begin"/>
      </w:r>
      <w:r>
        <w:instrText>ADDIN ZOTERO_ITEM CSL_CITATION {"citationID":"PcqUTA4C","properties":{"formattedCitation":"(9)","plainCitation":"(9)","noteIndex":0},"citationItems":[{"id":19,"uris":["http://zotero.org/users/local/zVa16ViL/it</w:instrText>
      </w:r>
      <w:r>
        <w:instrText>ems/V4KZVJXJ"],"itemData":{"id":19,"type":"webpage","abstract":"La agricultura puede ayudar a reducir la pobreza, aumentar los ingresos y mejorar la seguridad de los alimentos para el 80 % de los pobres del mundo, los cuales viven en las zonas rurales y se</w:instrText>
      </w:r>
      <w:r>
        <w:instrText xml:space="preserve"> dedican principalmente a labores agrícolas.","container-title":"World Bank","language":"es","title":"Agricultura y alimentos","URL":"https://www.bancomundial.org/es/topic/agriculture/overview","accessed":{"date-parts":[["2023",3,25]]}}}],"schema":"https:/</w:instrText>
      </w:r>
      <w:r>
        <w:instrText>/github.com/citation-style-language/schema/raw/master/csl-citation.json"}</w:instrText>
      </w:r>
      <w:r>
        <w:fldChar w:fldCharType="separate"/>
      </w:r>
      <w:r>
        <w:t>(9)</w:t>
      </w:r>
      <w:r>
        <w:fldChar w:fldCharType="end"/>
      </w:r>
      <w:r>
        <w:t>. Además, las tecnologías ambientales, como la conservación del agua y el suelo, la agro silvicultura y las cocinas que ahorran energía, pueden ayudar a proteger el medio ambien</w:t>
      </w:r>
      <w:r>
        <w:t>te</w:t>
      </w:r>
      <w:r>
        <w:fldChar w:fldCharType="begin"/>
      </w:r>
      <w:r>
        <w:instrText>ADDIN ZOTERO_ITEM CSL_CITATION {"citationID":"Avwg3Qjf","properties":{"formattedCitation":"(9)","plainCitation":"(9)","noteIndex":0},"citationItems":[{"id":19,"uris":["http://zotero.org/users/local/zVa16ViL/items/V4KZVJXJ"],"itemData":{"id":19,"type":"we</w:instrText>
      </w:r>
      <w:r>
        <w:instrText>bpage","abstract":"La agricultura puede ayudar a reducir la pobreza, aumentar los ingresos y mejorar la seguridad de los alimentos para el 80 % de los pobres del mundo, los cuales viven en las zonas rurales y se dedican principalmente a labores agrícolas."</w:instrText>
      </w:r>
      <w:r>
        <w:instrText>,"container-title":"World Bank","language":"es","title":"Agricultura y alimentos","URL":"https://www.bancomundial.org/es/topic/agriculture/overview","accessed":{"date-parts":[["2023",3,25]]}}}],"schema":"https://github.com/citation-style-language/schema/ra</w:instrText>
      </w:r>
      <w:r>
        <w:instrText>w/master/csl-citation.json"}</w:instrText>
      </w:r>
      <w:r>
        <w:fldChar w:fldCharType="separate"/>
      </w:r>
      <w:r>
        <w:t>(9)</w:t>
      </w:r>
      <w:r>
        <w:fldChar w:fldCharType="end"/>
      </w:r>
      <w:r>
        <w:t>. Las prácticas agrícolas climáticamente inteligentes pueden ayudar a reducir de forma sustancial las emisiones de gases de efecto invernadero de origen pecuario</w:t>
      </w:r>
      <w:r>
        <w:fldChar w:fldCharType="begin"/>
      </w:r>
      <w:r>
        <w:instrText>ADDIN ZOTERO_ITEM CSL_CITATION {"citationID":"tYm0gipc","prop</w:instrText>
      </w:r>
      <w:r>
        <w:instrText>erties":{"formattedCitation":"(10)","plainCitation":"(10)","noteIndex":0},"citationItems":[{"id":21,"uris":["http://zotero.org/users/local/zVa16ViL/items/AW8UBWBP"],"itemData":{"id":21,"type":"webpage","abstract":"Una agricultura más productiva y resilient</w:instrText>
      </w:r>
      <w:r>
        <w:instrText>e requiere un cambio importante en la forma en que se gestiona el agua, el suelo, los nutrientes y otros recursos agrícolas. Las técnicas isotópicas pueden rastrear y cuantificar la circulación del carbono, el agua y los nutrientes y sus dinámicas en diver</w:instrText>
      </w:r>
      <w:r>
        <w:instrText>sos ecosistemas agrarios para mejorar las prácticas agrícolas inteligentes.","genre":"Text","language":"es","note":"publisher: IAEA","title":"Desarrollo de prácticas agrícolas inteligentes","URL":"https://www.iaea.org/es/temas/desarrollo-de-practicas-agric</w:instrText>
      </w:r>
      <w:r>
        <w:instrText>olas-inteligentes","accessed":{"date-parts":[["2023",3,25]]},"issued":{"date-parts":[["2018",3,29]]}}}],"schema":"https://github.com/citation-style-language/schema/raw/master/csl-citation.json"}</w:instrText>
      </w:r>
      <w:r>
        <w:fldChar w:fldCharType="separate"/>
      </w:r>
      <w:r>
        <w:t>(10)</w:t>
      </w:r>
      <w:r>
        <w:fldChar w:fldCharType="end"/>
      </w:r>
      <w:r>
        <w:t>. Los recursos naturales, como la tierra, el agua, el s</w:t>
      </w:r>
      <w:r>
        <w:t>uelo y la disponibilidad de nutrientes para los cultivos, pueden ser optimizados y fortalecidos mediante el uso de técnicas nucleares.</w:t>
      </w:r>
    </w:p>
    <w:p w14:paraId="5501BEBA" w14:textId="77777777" w:rsidR="00996B68" w:rsidRDefault="007D32CB">
      <w:pPr>
        <w:pStyle w:val="Ttulo3"/>
        <w:numPr>
          <w:ilvl w:val="2"/>
          <w:numId w:val="2"/>
        </w:numPr>
      </w:pPr>
      <w:r>
        <w:t>Beneficios</w:t>
      </w:r>
      <w:r>
        <w:rPr>
          <w:spacing w:val="-6"/>
        </w:rPr>
        <w:t xml:space="preserve"> </w:t>
      </w:r>
      <w:r>
        <w:t>de</w:t>
      </w:r>
      <w:r>
        <w:rPr>
          <w:spacing w:val="-5"/>
        </w:rPr>
        <w:t xml:space="preserve"> </w:t>
      </w:r>
      <w:r>
        <w:t>la</w:t>
      </w:r>
      <w:r>
        <w:rPr>
          <w:spacing w:val="-5"/>
        </w:rPr>
        <w:t xml:space="preserve"> </w:t>
      </w:r>
      <w:r>
        <w:t>Agricultura</w:t>
      </w:r>
      <w:r>
        <w:rPr>
          <w:spacing w:val="-5"/>
        </w:rPr>
        <w:t xml:space="preserve"> </w:t>
      </w:r>
      <w:r>
        <w:t>Inteligente</w:t>
      </w:r>
    </w:p>
    <w:p w14:paraId="3EFEC16F" w14:textId="77777777" w:rsidR="00996B68" w:rsidRDefault="007D32CB">
      <w:hyperlink w:anchor="_bookmark211">
        <w:r>
          <w:t xml:space="preserve">La agricultura inteligente es un </w:t>
        </w:r>
        <w:r>
          <w:t>enfoque que utiliza tecnologías avanzadas para optimizar la productividad agrícola sin agotar los recursos naturales disponibles</w:t>
        </w:r>
        <w:r>
          <w:fldChar w:fldCharType="begin"/>
        </w:r>
        <w:r>
          <w:instrText>ADDIN ZOTERO_ITEM CSL_CITATION {"citationID":"tgzUuxUZ","properties":{"formattedCitation":"(5)","plainCitation":"(5)","noteIndex</w:instrText>
        </w:r>
        <w:r>
          <w:instrText xml:space="preserve">":0},"citationItems":[{"id":11,"uris":["http://zotero.org/users/local/zVa16ViL/items/YF2CEXQ6"],"itemData":{"id":11,"type":"webpage","abstract":"La agricultura inteligente es una revolución silenciosa en la agricultura, que se basa en un principio simple: </w:instrText>
        </w:r>
        <w:r>
          <w:instrText>hacer más con los mismos o menos recursos. En este punto, la tecnología es fundamental. En su agroindustria, ¿la agricultura inteligente ya es una realidad? Pero, ¿por qué la agricultura, la actividad más antigua y uno de los pilares de la humanidad, …","c</w:instrText>
        </w:r>
        <w:r>
          <w:instrText>ontainer-title":"TOTVS","language":"es-MX","note":"section: Agroindustria","title":"Agricultura inteligente: qué es, beneficios y principales tecnologías","title-short":"Agricultura inteligente","URL":"https://es.totvs.com/blog/cat-agroindustria/agricultur</w:instrText>
        </w:r>
        <w:r>
          <w:instrText>a-inteligente-que-es-beneficios-y-principales-tecnologias/","accessed":{"date-parts":[["2023",3,25]]},"issued":{"date-parts":[["2022",12,28]]}}}],"schema":"https://github.com/citation-style-language/schema/raw/master/csl-citation.json"}</w:instrText>
        </w:r>
        <w:r>
          <w:fldChar w:fldCharType="separate"/>
        </w:r>
        <w:r>
          <w:t>(5)</w:t>
        </w:r>
        <w:r>
          <w:fldChar w:fldCharType="end"/>
        </w:r>
        <w:r>
          <w:t>. La agricultu</w:t>
        </w:r>
        <w:r>
          <w:t>ra inteligente es parte de la Agricultura 4.0 y la Agricultura 5.0, como la agricultura digital y la agricultura de precisión</w:t>
        </w:r>
        <w:r>
          <w:fldChar w:fldCharType="begin"/>
        </w:r>
        <w:r>
          <w:instrText>ADDIN ZOTERO_ITEM CSL_CITATION {"citationID":"eHEUJBDN","properties":{"formattedCitation":"(5)","plainCitation":"(5)","noteIndex":0</w:instrText>
        </w:r>
        <w:r>
          <w:instrText>},"citationItems":[{"id":11,"uris":["http://zotero.org/users/local/zVa16ViL/items/YF2CEXQ6"],"itemData":{"id":11,"type":"webpage","abstract":"La agricultura inteligente es una revolución silenciosa en la agricultura, que se basa en un principio simple: hac</w:instrText>
        </w:r>
        <w:r>
          <w:instrText>er más con los mismos o menos recursos. En este punto, la tecnología es fundamental. En su agroindustria, ¿la agricultura inteligente ya es una realidad? Pero, ¿por qué la agricultura, la actividad más antigua y uno de los pilares de la humanidad, …","cont</w:instrText>
        </w:r>
        <w:r>
          <w:instrText>ainer-title":"TOTVS","language":"es-MX","note":"section: Agroindustria","title":"Agricultura inteligente: qué es, beneficios y principales tecnologías","title-short":"Agricultura inteligente","URL":"https://es.totvs.com/blog/cat-agroindustria/agricultura-i</w:instrText>
        </w:r>
        <w:r>
          <w:instrText>nteligente-que-es-beneficios-y-principales-tecnologias/","accessed":{"date-parts":[["2023",3,25]]},"issued":{"date-parts":[["2022",12,28]]}}}],"schema":"https://github.com/citation-style-language/schema/raw/master/csl-citation.json"}</w:instrText>
        </w:r>
        <w:r>
          <w:fldChar w:fldCharType="separate"/>
        </w:r>
        <w:r>
          <w:t>(5)</w:t>
        </w:r>
        <w:r>
          <w:fldChar w:fldCharType="end"/>
        </w:r>
        <w:r>
          <w:t xml:space="preserve">. La agricultura </w:t>
        </w:r>
        <w:r>
          <w:t>inteligente permite a los agricultores capturar datos en profundidad sobre la plantación, posibilitando un mejor seguimiento, monitoreo, automatización y análisis de las operaciones</w:t>
        </w:r>
        <w:r>
          <w:fldChar w:fldCharType="begin"/>
        </w:r>
        <w:r>
          <w:instrText>ADDIN ZOTERO_ITEM CSL_CITATION {"citationID":"CgT2vlWn","properties":{"form</w:instrText>
        </w:r>
        <w:r>
          <w:instrText>attedCitation":"(5)","plainCitation":"(5)","noteIndex":0},"citationItems":[{"id":11,"uris":["http://zotero.org/users/local/zVa16ViL/items/YF2CEXQ6"],"itemData":{"id":11,"type":"webpage","abstract":"La agricultura inteligente es una revolución silenciosa en</w:instrText>
        </w:r>
        <w:r>
          <w:instrText xml:space="preserve"> la agricultura, que se basa en un principio simple: hacer más con los mismos o menos recursos. En este punto, la tecnología es fundamental. En su agroindustria, ¿la agricultura inteligente ya es una realidad? Pero, ¿por qué la agricultura, la actividad má</w:instrText>
        </w:r>
        <w:r>
          <w:instrText>s antigua y uno de los pilares de la humanidad, …","container-title":"TOTVS","language":"es-MX","note":"section: Agroindustria","title":"Agricultura inteligente: qué es, beneficios y principales tecnologías","title-short":"Agricultura inteligente","URL":"h</w:instrText>
        </w:r>
        <w:r>
          <w:instrText>ttps://es.totvs.com/blog/cat-agroindustria/agricultura-inteligente-que-es-beneficios-y-principales-tecnologias/","accessed":{"date-parts":[["2023",3,25]]},"issued":{"date-parts":[["2022",12,28]]}}}],"schema":"https://github.com/citation-style-language/sche</w:instrText>
        </w:r>
        <w:r>
          <w:instrText>ma/raw/master/csl-citation.json"}</w:instrText>
        </w:r>
        <w:r>
          <w:fldChar w:fldCharType="separate"/>
        </w:r>
        <w:r>
          <w:t>(5)</w:t>
        </w:r>
        <w:r>
          <w:fldChar w:fldCharType="end"/>
        </w:r>
        <w:r>
          <w:t>.</w:t>
        </w:r>
      </w:hyperlink>
    </w:p>
    <w:p w14:paraId="4E4F8D53" w14:textId="77777777" w:rsidR="00996B68" w:rsidRDefault="007D32CB">
      <w:r>
        <w:t>La agricultura inteligente tiene varios beneficios. En primer lugar, la agricultura inteligente puede ayudar a reducir las emisiones de gases de efecto invernadero de origen pecuario</w:t>
      </w:r>
      <w:r>
        <w:fldChar w:fldCharType="begin"/>
      </w:r>
      <w:r>
        <w:instrText>ADDIN ZOTERO_ITEM CSL_CITATION {"</w:instrText>
      </w:r>
      <w:r>
        <w:instrText>citationID":"YU2vBXaF","properties":{"formattedCitation":"(10)","plainCitation":"(10)","noteIndex":0},"citationItems":[{"id":21,"uris":["http://zotero.org/users/local/zVa16ViL/items/AW8UBWBP"],"itemData":{"id":21,"type":"webpage","abstract":"Una agricultur</w:instrText>
      </w:r>
      <w:r>
        <w:instrText>a más productiva y resiliente requiere un cambio importante en la forma en que se gestiona el agua, el suelo, los nutrientes y otros recursos agrícolas. Las técnicas isotópicas pueden rastrear y cuantificar la circulación del carbono, el agua y los nutrien</w:instrText>
      </w:r>
      <w:r>
        <w:instrText>tes y sus dinámicas en diversos ecosistemas agrarios para mejorar las prácticas agrícolas inteligentes.","genre":"Text","language":"es","note":"publisher: IAEA","title":"Desarrollo de prácticas agrícolas inteligentes","URL":"https://www.iaea.org/es/temas/d</w:instrText>
      </w:r>
      <w:r>
        <w:instrText>esarrollo-de-practicas-agricolas-inteligentes","accessed":{"date-parts":[["2023",3,25]]},"issued":{"date-parts":[["2018",3,29]]}}}],"schema":"https://github.com/citation-style-language/schema/raw/master/csl-citation.json"}</w:instrText>
      </w:r>
      <w:r>
        <w:fldChar w:fldCharType="separate"/>
      </w:r>
      <w:r>
        <w:t>(10)</w:t>
      </w:r>
      <w:r>
        <w:fldChar w:fldCharType="end"/>
      </w:r>
      <w:r>
        <w:t>. En segundo lugar, la agri</w:t>
      </w:r>
      <w:r>
        <w:t>cultura inteligente puede aumentar de forma sostenible la productividad y los ingresos agrícolas</w:t>
      </w:r>
      <w:r>
        <w:fldChar w:fldCharType="begin"/>
      </w:r>
      <w:r>
        <w:instrText>ADDIN ZOTERO_ITEM CSL_CITATION {"citationID":"tewjSH11","properties":{"formattedCitation":"(6)","plainCitation":"(6)","noteIndex":0},"citationItems":[{"id":15,"</w:instrText>
      </w:r>
      <w:r>
        <w:instrText>uris":["http://zotero.org/users/local/zVa16ViL/items/JRHLM7GE"],"itemData":{"id":15,"type":"webpage","title":"La agricultura climáticamente inteligente | Organización de las Naciones Unidas para la Alimentación y la Agricultura","URL":"https://www.fao.org/</w:instrText>
      </w:r>
      <w:r>
        <w:instrText>climate-smart-agriculture/es/","accessed":{"date-parts":[["2023",3,25]]}}}],"schema":"https://github.com/citation-style-language/schema/raw/master/csl-citation.json"}</w:instrText>
      </w:r>
      <w:r>
        <w:fldChar w:fldCharType="separate"/>
      </w:r>
      <w:r>
        <w:t>(6)</w:t>
      </w:r>
      <w:r>
        <w:fldChar w:fldCharType="end"/>
      </w:r>
      <w:r>
        <w:t>. En tercer lugar, la agricultura inteligente puede ayudar a los agricultores a adap</w:t>
      </w:r>
      <w:r>
        <w:t xml:space="preserve">tarse al cambio </w:t>
      </w:r>
      <w:r>
        <w:lastRenderedPageBreak/>
        <w:t>climático</w:t>
      </w:r>
      <w:r>
        <w:fldChar w:fldCharType="begin"/>
      </w:r>
      <w:r>
        <w:instrText>ADDIN ZOTERO_ITEM CSL_CITATION {"citationID":"YlDWLscr","properties":{"formattedCitation":"(6)","plainCitation":"(6)","noteIndex":0},"citationItems":[{"id":15,"uris":["http://zotero.org/users/local/zVa16ViL/items/JRHLM7GE"],"itemDa</w:instrText>
      </w:r>
      <w:r>
        <w:instrText>ta":{"id":15,"type":"webpage","title":"La agricultura climáticamente inteligente | Organización de las Naciones Unidas para la Alimentación y la Agricultura","URL":"https://www.fao.org/climate-smart-agriculture/es/","accessed":{"date-parts":[["2023",3,25]]</w:instrText>
      </w:r>
      <w:r>
        <w:instrText>}}}],"schema":"https://github.com/citation-style-language/schema/raw/master/csl-citation.json"}</w:instrText>
      </w:r>
      <w:r>
        <w:fldChar w:fldCharType="separate"/>
      </w:r>
      <w:r>
        <w:t>(6)</w:t>
      </w:r>
      <w:r>
        <w:fldChar w:fldCharType="end"/>
      </w:r>
      <w:r>
        <w:t>. En cuarto lugar, la agricultura inteligente puede mejorar la preservación de los recursos naturales</w:t>
      </w:r>
      <w:r>
        <w:fldChar w:fldCharType="begin"/>
      </w:r>
      <w:r>
        <w:instrText>ADDIN ZOTERO_ITEM CSL_CITATION {"citationID":"E1tYbJNB</w:instrText>
      </w:r>
      <w:r>
        <w:instrText>","properties":{"formattedCitation":"(10)","plainCitation":"(10)","noteIndex":0},"citationItems":[{"id":21,"uris":["http://zotero.org/users/local/zVa16ViL/items/AW8UBWBP"],"itemData":{"id":21,"type":"webpage","abstract":"Una agricultura más productiva y re</w:instrText>
      </w:r>
      <w:r>
        <w:instrText>siliente requiere un cambio importante en la forma en que se gestiona el agua, el suelo, los nutrientes y otros recursos agrícolas. Las técnicas isotópicas pueden rastrear y cuantificar la circulación del carbono, el agua y los nutrientes y sus dinámicas e</w:instrText>
      </w:r>
      <w:r>
        <w:instrText>n diversos ecosistemas agrarios para mejorar las prácticas agrícolas inteligentes.","genre":"Text","language":"es","note":"publisher: IAEA","title":"Desarrollo de prácticas agrícolas inteligentes","URL":"https://www.iaea.org/es/temas/desarrollo-de-practica</w:instrText>
      </w:r>
      <w:r>
        <w:instrText>s-agricolas-inteligentes","accessed":{"date-parts":[["2023",3,25]]},"issued":{"date-parts":[["2018",3,29]]}}}],"schema":"https://github.com/citation-style-language/schema/raw/master/csl-citation.json"}</w:instrText>
      </w:r>
      <w:r>
        <w:fldChar w:fldCharType="separate"/>
      </w:r>
      <w:r>
        <w:t>(10)</w:t>
      </w:r>
      <w:r>
        <w:fldChar w:fldCharType="end"/>
      </w:r>
      <w:r>
        <w:t>.</w:t>
      </w:r>
    </w:p>
    <w:p w14:paraId="5CED865D" w14:textId="77777777" w:rsidR="00996B68" w:rsidRDefault="007D32CB">
      <w:r>
        <w:t>Para implementar la agricultura inteligente, e</w:t>
      </w:r>
      <w:r>
        <w:t>s necesario utilizar dispositivos, sistemas y recursos tecnológicos para capturar datos en profundidad sobre la plantación</w:t>
      </w:r>
      <w:r>
        <w:fldChar w:fldCharType="begin"/>
      </w:r>
      <w:r>
        <w:instrText>ADDIN ZOTERO_ITEM CSL_CITATION {"citationID":"VzHsfihF","properties":{"formattedCitation":"(5)","plainCitation":"(5)","noteIndex":0},"</w:instrText>
      </w:r>
      <w:r>
        <w:instrText xml:space="preserve">citationItems":[{"id":11,"uris":["http://zotero.org/users/local/zVa16ViL/items/YF2CEXQ6"],"itemData":{"id":11,"type":"webpage","abstract":"La agricultura inteligente es una revolución silenciosa en la agricultura, que se basa en un principio simple: hacer </w:instrText>
      </w:r>
      <w:r>
        <w:instrText>más con los mismos o menos recursos. En este punto, la tecnología es fundamental. En su agroindustria, ¿la agricultura inteligente ya es una realidad? Pero, ¿por qué la agricultura, la actividad más antigua y uno de los pilares de la humanidad, …","contain</w:instrText>
      </w:r>
      <w:r>
        <w:instrText>er-title":"TOTVS","language":"es-MX","note":"section: Agroindustria","title":"Agricultura inteligente: qué es, beneficios y principales tecnologías","title-short":"Agricultura inteligente","URL":"https://es.totvs.com/blog/cat-agroindustria/agricultura-inte</w:instrText>
      </w:r>
      <w:r>
        <w:instrText>ligente-que-es-beneficios-y-principales-tecnologias/","accessed":{"date-parts":[["2023",3,25]]},"issued":{"date-parts":[["2022",12,28]]}}}],"schema":"https://github.com/citation-style-language/schema/raw/master/csl-citation.json"}</w:instrText>
      </w:r>
      <w:r>
        <w:fldChar w:fldCharType="separate"/>
      </w:r>
      <w:r>
        <w:t>(5)</w:t>
      </w:r>
      <w:r>
        <w:fldChar w:fldCharType="end"/>
      </w:r>
      <w:r>
        <w:t xml:space="preserve">. Es esencial poder </w:t>
      </w:r>
      <w:r>
        <w:t>integrar todo en un ecosistema de información eficiente</w:t>
      </w:r>
      <w:r>
        <w:fldChar w:fldCharType="begin"/>
      </w:r>
      <w:r>
        <w:instrText>ADDIN ZOTERO_ITEM CSL_CITATION {"citationID":"2Ynwienh","properties":{"formattedCitation":"(5)","plainCitation":"(5)","noteIndex":0},"citationItems":[{"id":11,"uris":["http://zotero.org/users/local/zVa</w:instrText>
      </w:r>
      <w:r>
        <w:instrText>16ViL/items/YF2CEXQ6"],"itemData":{"id":11,"type":"webpage","abstract":"La agricultura inteligente es una revolución silenciosa en la agricultura, que se basa en un principio simple: hacer más con los mismos o menos recursos. En este punto, la tecnología e</w:instrText>
      </w:r>
      <w:r>
        <w:instrText>s fundamental. En su agroindustria, ¿la agricultura inteligente ya es una realidad? Pero, ¿por qué la agricultura, la actividad más antigua y uno de los pilares de la humanidad, …","container-title":"TOTVS","language":"es-MX","note":"section: Agroindustria</w:instrText>
      </w:r>
      <w:r>
        <w:instrText>","title":"Agricultura inteligente: qué es, beneficios y principales tecnologías","title-short":"Agricultura inteligente","URL":"https://es.totvs.com/blog/cat-agroindustria/agricultura-inteligente-que-es-beneficios-y-principales-tecnologias/","accessed":{"</w:instrText>
      </w:r>
      <w:r>
        <w:instrText>date-parts":[["2023",3,25]]},"issued":{"date-parts":[["2022",12,28]]}}}],"schema":"https://github.com/citation-style-language/schema/raw/master/csl-citation.json"}</w:instrText>
      </w:r>
      <w:r>
        <w:fldChar w:fldCharType="separate"/>
      </w:r>
      <w:r>
        <w:t>(5)</w:t>
      </w:r>
      <w:r>
        <w:fldChar w:fldCharType="end"/>
      </w:r>
      <w:r>
        <w:t>. Un software eficaz, que sea a la vez flexible y robusto, es esencial para que pueda a</w:t>
      </w:r>
      <w:r>
        <w:t>provechar todo el potencial informativo de la agricultura inteligente</w:t>
      </w:r>
      <w:r>
        <w:fldChar w:fldCharType="begin"/>
      </w:r>
      <w:r>
        <w:instrText>ADDIN ZOTERO_ITEM CSL_CITATION {"citationID":"THwOCh54","properties":{"formattedCitation":"(5)","plainCitation":"(5)","noteIndex":0},"citationItems":[{"id":11,"uris":["http://zotero.org/u</w:instrText>
      </w:r>
      <w:r>
        <w:instrText>sers/local/zVa16ViL/items/YF2CEXQ6"],"itemData":{"id":11,"type":"webpage","abstract":"La agricultura inteligente es una revolución silenciosa en la agricultura, que se basa en un principio simple: hacer más con los mismos o menos recursos. En este punto, l</w:instrText>
      </w:r>
      <w:r>
        <w:instrText>a tecnología es fundamental. En su agroindustria, ¿la agricultura inteligente ya es una realidad? Pero, ¿por qué la agricultura, la actividad más antigua y uno de los pilares de la humanidad, …","container-title":"TOTVS","language":"es-MX","note":"section:</w:instrText>
      </w:r>
      <w:r>
        <w:instrText xml:space="preserve"> Agroindustria","title":"Agricultura inteligente: qué es, beneficios y principales tecnologías","title-short":"Agricultura inteligente","URL":"https://es.totvs.com/blog/cat-agroindustria/agricultura-inteligente-que-es-beneficios-y-principales-tecnologias/"</w:instrText>
      </w:r>
      <w:r>
        <w:instrText>,"accessed":{"date-parts":[["2023",3,25]]},"issued":{"date-parts":[["2022",12,28]]}}}],"schema":"https://github.com/citation-style-language/schema/raw/master/csl-citation.json"}</w:instrText>
      </w:r>
      <w:r>
        <w:fldChar w:fldCharType="separate"/>
      </w:r>
      <w:r>
        <w:t>(5)</w:t>
      </w:r>
      <w:r>
        <w:fldChar w:fldCharType="end"/>
      </w:r>
      <w:r>
        <w:t>. Además, los agricultores necesitan ayuda para idear prácticas agrícolas</w:t>
      </w:r>
      <w:r>
        <w:t xml:space="preserve"> climáticamente inteligentes que puedan adaptarse a los efectos del cambio climático y mitigarlos</w:t>
      </w:r>
      <w:r>
        <w:fldChar w:fldCharType="begin"/>
      </w:r>
      <w:r>
        <w:instrText>ADDIN ZOTERO_ITEM CSL_CITATION {"citationID":"4YSYGTXf","properties":{"formattedCitation":"(10)","plainCitation":"(10)","noteIndex":0},"citationItems":[{"id":2</w:instrText>
      </w:r>
      <w:r>
        <w:instrText>1,"uris":["http://zotero.org/users/local/zVa16ViL/items/AW8UBWBP"],"itemData":{"id":21,"type":"webpage","abstract":"Una agricultura más productiva y resiliente requiere un cambio importante en la forma en que se gestiona el agua, el suelo, los nutrientes y</w:instrText>
      </w:r>
      <w:r>
        <w:instrText xml:space="preserve"> otros recursos agrícolas. Las técnicas isotópicas pueden rastrear y cuantificar la circulación del carbono, el agua y los nutrientes y sus dinámicas en diversos ecosistemas agrarios para mejorar las prácticas agrícolas inteligentes.","genre":"Text","langu</w:instrText>
      </w:r>
      <w:r>
        <w:instrText>age":"es","note":"publisher: IAEA","title":"Desarrollo de prácticas agrícolas inteligentes","URL":"https://www.iaea.org/es/temas/desarrollo-de-practicas-agricolas-inteligentes","accessed":{"date-parts":[["2023",3,25]]},"issued":{"date-parts":[["2018",3,29]</w:instrText>
      </w:r>
      <w:r>
        <w:instrText>]}}}],"schema":"https://github.com/citation-style-language/schema/raw/master/csl-citation.json"}</w:instrText>
      </w:r>
      <w:r>
        <w:fldChar w:fldCharType="separate"/>
      </w:r>
      <w:r>
        <w:t>(10)</w:t>
      </w:r>
      <w:r>
        <w:fldChar w:fldCharType="end"/>
      </w:r>
      <w:r>
        <w:t>.</w:t>
      </w:r>
    </w:p>
    <w:p w14:paraId="1F487621" w14:textId="77777777" w:rsidR="00996B68" w:rsidRDefault="007D32CB">
      <w:pPr>
        <w:pStyle w:val="Ttulo3"/>
        <w:numPr>
          <w:ilvl w:val="2"/>
          <w:numId w:val="2"/>
        </w:numPr>
        <w:rPr>
          <w:sz w:val="27"/>
        </w:rPr>
      </w:pPr>
      <w:bookmarkStart w:id="1" w:name="_bookmark761"/>
      <w:bookmarkStart w:id="2" w:name="_bookmark76"/>
      <w:bookmarkEnd w:id="1"/>
      <w:bookmarkEnd w:id="2"/>
      <w:r>
        <w:t>La</w:t>
      </w:r>
      <w:r>
        <w:rPr>
          <w:spacing w:val="-6"/>
        </w:rPr>
        <w:t xml:space="preserve"> </w:t>
      </w:r>
      <w:r>
        <w:t>Agricultura</w:t>
      </w:r>
      <w:r>
        <w:rPr>
          <w:spacing w:val="-6"/>
        </w:rPr>
        <w:t xml:space="preserve"> </w:t>
      </w:r>
      <w:r>
        <w:t>Inteligente</w:t>
      </w:r>
      <w:r>
        <w:rPr>
          <w:spacing w:val="-5"/>
        </w:rPr>
        <w:t xml:space="preserve"> </w:t>
      </w:r>
      <w:r>
        <w:t>Como</w:t>
      </w:r>
      <w:r>
        <w:rPr>
          <w:spacing w:val="-6"/>
        </w:rPr>
        <w:t xml:space="preserve"> </w:t>
      </w:r>
      <w:r>
        <w:t>Alternativa</w:t>
      </w:r>
    </w:p>
    <w:p w14:paraId="39E88962" w14:textId="77777777" w:rsidR="00996B68" w:rsidRDefault="007D32CB">
      <w:pPr>
        <w:rPr>
          <w:sz w:val="18"/>
        </w:rPr>
      </w:pPr>
      <w:r>
        <w:t xml:space="preserve">La agricultura inteligente es una alternativa para el futuro de la agricultura que utiliza </w:t>
      </w:r>
      <w:r>
        <w:t>tecnologías innovadoras para mejorar la eficiencia y la sostenibilidad de la producción agrícola. La agricultura inteligente incluye prácticas como la agricultura de precisión, la reutilización del agua, la bioenergía y el biofertilizante, y la digitalizac</w:t>
      </w:r>
      <w:r>
        <w:t>ión climáticamente inteligente</w:t>
      </w:r>
      <w:r>
        <w:fldChar w:fldCharType="begin"/>
      </w:r>
      <w:r>
        <w:instrText>ADDIN ZOTERO_ITEM CSL_CITATION {"citationID":"Pl0qlVzh","properties":{"formattedCitation":"(7)","plainCitation":"(7)","noteIndex":0},"citationItems":[{"id":5,"uris":["http://zotero.org/users/local/zVa16ViL/items/UGWGL9RA"],"it</w:instrText>
      </w:r>
      <w:r>
        <w:instrText>emData":{"id":5,"type":"webpage","title":"¿Cuál es el futuro de la agricultura en un mundo pospandemia?","URL":"https://www.bancomundial.org/es/news/feature/2020/11/12/future-of-agriculture-in-a-post-pandemic-world-latin-america","accessed":{"date-parts":[</w:instrText>
      </w:r>
      <w:r>
        <w:instrText>["2023",3,25]]}}}],"schema":"https://github.com/citation-style-language/schema/raw/master/csl-citation.json"}</w:instrText>
      </w:r>
      <w:r>
        <w:fldChar w:fldCharType="separate"/>
      </w:r>
      <w:r>
        <w:t>(7)</w:t>
      </w:r>
      <w:r>
        <w:fldChar w:fldCharType="end"/>
      </w:r>
      <w:r>
        <w:t>. Estas prácticas permiten un uso intensivo y eficiente de los recursos, alta productividad y baja huella ambiental, y aumento de los recurso</w:t>
      </w:r>
      <w:r>
        <w:t>s naturales de los cuales depende la agricultura</w:t>
      </w:r>
      <w:r>
        <w:fldChar w:fldCharType="begin"/>
      </w:r>
      <w:r>
        <w:instrText>ADDIN ZOTERO_ITEM CSL_CITATION {"citationID":"hblMWb29","properties":{"formattedCitation":"(7)","plainCitation":"(7)","noteIndex":0},"citationItems":[{"id":5,"uris":["http://zotero.org/users/local/zVa16ViL/it</w:instrText>
      </w:r>
      <w:r>
        <w:instrText>ems/UGWGL9RA"],"itemData":{"id":5,"type":"webpage","title":"¿Cuál es el futuro de la agricultura en un mundo pospandemia?","URL":"https://www.bancomundial.org/es/news/feature/2020/11/12/future-of-agriculture-in-a-post-pandemic-world-latin-america","accesse</w:instrText>
      </w:r>
      <w:r>
        <w:instrText>d":{"date-parts":[["2023",3,25]]}}}],"schema":"https://github.com/citation-style-language/schema/raw/master/csl-citation.json"}</w:instrText>
      </w:r>
      <w:r>
        <w:fldChar w:fldCharType="separate"/>
      </w:r>
      <w:r>
        <w:t>(7)</w:t>
      </w:r>
      <w:r>
        <w:fldChar w:fldCharType="end"/>
      </w:r>
      <w:r>
        <w:t>.</w:t>
      </w:r>
    </w:p>
    <w:p w14:paraId="28EB53B0" w14:textId="77777777" w:rsidR="00996B68" w:rsidRDefault="007D32CB">
      <w:pPr>
        <w:rPr>
          <w:sz w:val="18"/>
        </w:rPr>
      </w:pPr>
      <w:r>
        <w:t>La agricultura inteligente también puede ayudar a mitigar y adaptarse al cambio climático, que es uno de los mayores desa</w:t>
      </w:r>
      <w:r>
        <w:t>fíos que enfrenta la agricultura en la actualidad</w:t>
      </w:r>
      <w:r>
        <w:fldChar w:fldCharType="begin"/>
      </w:r>
      <w:r>
        <w:instrText>ADDIN ZOTERO_ITEM CSL_CITATION {"citationID":"Fxi4O0FP","properties":{"formattedCitation":"(4)","plainCitation":"(4)","noteIndex":0},"citationItems":[{"id":9,"uris":["http://zotero.org/users/local/zVa16ViL/i</w:instrText>
      </w:r>
      <w:r>
        <w:instrText>tems/I8H8P9NX"],"itemData":{"id":9,"type":"webpage","title":"Agricultura inteligente con respecto al clima","URL":"https://www.bancomundial.org/es/topic/climate-smart-agriculture","accessed":{"date-parts":[["2023",3,25]]}}}],"schema":"https://github.com/ci</w:instrText>
      </w:r>
      <w:r>
        <w:instrText>tation-style-language/schema/raw/master/csl-citation.json"}</w:instrText>
      </w:r>
      <w:r>
        <w:fldChar w:fldCharType="separate"/>
      </w:r>
      <w:r>
        <w:t>(4)</w:t>
      </w:r>
      <w:r>
        <w:fldChar w:fldCharType="end"/>
      </w:r>
      <w:r>
        <w:t>. La agricultura climáticamente inteligente (CSA) es un enfoque que ayuda a las personas que manejan los sistemas agrícolas a responder de forma eficaz al cambio climático</w:t>
      </w:r>
      <w:r>
        <w:fldChar w:fldCharType="begin"/>
      </w:r>
      <w:r>
        <w:instrText>ADDIN ZOTERO_ITEM CS</w:instrText>
      </w:r>
      <w:r>
        <w:instrText>L_CITATION {"citationID":"is45jEUA","properties":{"formattedCitation":"(6)","plainCitation":"(6)","noteIndex":0},"citationItems":[{"id":15,"uris":["http://zotero.org/users/local/zVa16ViL/items/JRHLM7GE"],"itemData":{"id":15,"type":"webpage","title":"La agr</w:instrText>
      </w:r>
      <w:r>
        <w:instrText>icultura climáticamente inteligente | Organización de las Naciones Unidas para la Alimentación y la Agricultura","URL":"https://www.fao.org/climate-smart-agriculture/es/","accessed":{"date-parts":[["2023",3,25]]}}}],"schema":"https://github.com/citation-st</w:instrText>
      </w:r>
      <w:r>
        <w:instrText>yle-language/schema/raw/master/csl-citation.json"}</w:instrText>
      </w:r>
      <w:r>
        <w:fldChar w:fldCharType="separate"/>
      </w:r>
      <w:r>
        <w:t>(6)</w:t>
      </w:r>
      <w:r>
        <w:fldChar w:fldCharType="end"/>
      </w:r>
      <w:r>
        <w:t>. El enfoque de la CSA persigue el triple objetivo de aumentar de forma sostenible la productividad y los ingresos agrícolas, adaptarse y crear resiliencia al cambio climático, y reducir o eliminar la</w:t>
      </w:r>
      <w:r>
        <w:t>s emisiones de gases de efecto invernadero</w:t>
      </w:r>
      <w:r>
        <w:fldChar w:fldCharType="begin"/>
      </w:r>
      <w:r>
        <w:instrText>ADDIN ZOTERO_ITEM CSL_CITATION {"citationID":"2UxPsiFI","properties":{"formattedCitation":"(6)","plainCitation":"(6)","noteIndex":0},"citationItems":[{"id":15,"uris":["http://zotero.org/users/local/zVa16ViL/items/J</w:instrText>
      </w:r>
      <w:r>
        <w:instrText>RHLM7GE"],"itemData":{"id":15,"type":"webpage","title":"La agricultura climáticamente inteligente | Organización de las Naciones Unidas para la Alimentación y la Agricultura","URL":"https://www.fao.org/climate-smart-agriculture/es/","accessed":{"date-parts</w:instrText>
      </w:r>
      <w:r>
        <w:instrText>":[["2023",3,25]]}}}],"schema":"https://github.com/citation-style-language/schema/raw/master/csl-citation.json"}</w:instrText>
      </w:r>
      <w:r>
        <w:fldChar w:fldCharType="separate"/>
      </w:r>
      <w:r>
        <w:t>(6)</w:t>
      </w:r>
      <w:r>
        <w:fldChar w:fldCharType="end"/>
      </w:r>
      <w:r>
        <w:t>.</w:t>
      </w:r>
    </w:p>
    <w:p w14:paraId="66F64DAB" w14:textId="77777777" w:rsidR="00996B68" w:rsidRDefault="007D32CB">
      <w:pPr>
        <w:rPr>
          <w:sz w:val="18"/>
        </w:rPr>
      </w:pPr>
      <w:r>
        <w:t>La agricultura inteligente también puede ayudar a los pequeños productores, que son la columna vertebral de la industria agrícola</w:t>
      </w:r>
      <w:r>
        <w:fldChar w:fldCharType="begin"/>
      </w:r>
      <w:r>
        <w:instrText>ADDIN Z</w:instrText>
      </w:r>
      <w:r>
        <w:instrText>OTERO_ITEM CSL_CITATION {"citationID":"I5QC8pGr","properties":{"formattedCitation":"(11)","plainCitation":"(11)","noteIndex":0},"citationItems":[{"id":27,"uris":["http://zotero.org/users/local/zVa16ViL/items/Y8UVA556"],"itemData":{"id":27,"type":"article-n</w:instrText>
      </w:r>
      <w:r>
        <w:instrText>ewspaper","abstract":"La tecnología y el conocimiento permiten entender mejor la naturaleza y las relaciones entre la tierra y el clima en pro de una agricultura más resiliente. Latinoamérica tiene mucho por hacer, pero algunas experiencias ya marcan el ca</w:instrText>
      </w:r>
      <w:r>
        <w:instrText>mino","container-title":"El País","event-place":"Madrid","ISSN":"1134-6582","language":"es","publisher-place":"Madrid","section":"Planeta Futuro","source":"elpais.com","title":"Agricultura inteligente para protegerse del cambio climático","URL":"https://el</w:instrText>
      </w:r>
      <w:r>
        <w:instrText>pais.com/elpais/2020/09/10/planeta_futuro/1599723844_846240.html","author":[{"family":"Ortega","given":"Javier Sulé"}],"accessed":{"date-parts":[["2023",3,25]]},"issued":{"date-parts":[["2020",9,12]]}}}],"schema":"https://github.com/citation-style-language</w:instrText>
      </w:r>
      <w:r>
        <w:instrText>/schema/raw/master/csl-citation.json"}</w:instrText>
      </w:r>
      <w:r>
        <w:fldChar w:fldCharType="separate"/>
      </w:r>
      <w:r>
        <w:t>(11)</w:t>
      </w:r>
      <w:r>
        <w:fldChar w:fldCharType="end"/>
      </w:r>
      <w:r>
        <w:t xml:space="preserve">. La información satelital, por ejemplo, permite medir la evolución de un cultivo durante la campaña, configurar sistemas de alertas y transferir correctamente un informe de riesgo a los mercados </w:t>
      </w:r>
      <w:r>
        <w:lastRenderedPageBreak/>
        <w:t>capitales</w:t>
      </w:r>
      <w:r>
        <w:fldChar w:fldCharType="begin"/>
      </w:r>
      <w:r>
        <w:instrText xml:space="preserve">ADDIN </w:instrText>
      </w:r>
      <w:r>
        <w:instrText>ZOTERO_ITEM CSL_CITATION {"citationID":"PciHjbLk","properties":{"formattedCitation":"(11)","plainCitation":"(11)","noteIndex":0},"citationItems":[{"id":27,"uris":["http://zotero.org/users/local/zVa16ViL/items/Y8UVA556"],"itemData":{"id":27,"type":"article-</w:instrText>
      </w:r>
      <w:r>
        <w:instrText>newspaper","abstract":"La tecnología y el conocimiento permiten entender mejor la naturaleza y las relaciones entre la tierra y el clima en pro de una agricultura más resiliente. Latinoamérica tiene mucho por hacer, pero algunas experiencias ya marcan el c</w:instrText>
      </w:r>
      <w:r>
        <w:instrText>amino","container-title":"El País","event-place":"Madrid","ISSN":"1134-6582","language":"es","publisher-place":"Madrid","section":"Planeta Futuro","source":"elpais.com","title":"Agricultura inteligente para protegerse del cambio climático","URL":"https://e</w:instrText>
      </w:r>
      <w:r>
        <w:instrText>lpais.com/elpais/2020/09/10/planeta_futuro/1599723844_846240.html","author":[{"family":"Ortega","given":"Javier Sulé"}],"accessed":{"date-parts":[["2023",3,25]]},"issued":{"date-parts":[["2020",9,12]]}}}],"schema":"https://github.com/citation-style-languag</w:instrText>
      </w:r>
      <w:r>
        <w:instrText>e/schema/raw/master/csl-citation.json"}</w:instrText>
      </w:r>
      <w:r>
        <w:fldChar w:fldCharType="separate"/>
      </w:r>
      <w:r>
        <w:t>(11)</w:t>
      </w:r>
      <w:r>
        <w:fldChar w:fldCharType="end"/>
      </w:r>
      <w:r>
        <w:t>. Además, la agricultura inteligente puede ayudar a reducir la huella ecológica de la agricultura corrigiendo algunos de sus sistemas de producción</w:t>
      </w:r>
      <w:r>
        <w:fldChar w:fldCharType="begin"/>
      </w:r>
      <w:r>
        <w:instrText>ADDIN ZOTERO_ITEM CSL_CITATION {"citationID":"Bwjesels","proper</w:instrText>
      </w:r>
      <w:r>
        <w:instrText>ties":{"formattedCitation":"(11)","plainCitation":"(11)","noteIndex":0},"citationItems":[{"id":27,"uris":["http://zotero.org/users/local/zVa16ViL/items/Y8UVA556"],"itemData":{"id":27,"type":"article-newspaper","abstract":"La tecnología y el conocimiento pe</w:instrText>
      </w:r>
      <w:r>
        <w:instrText>rmiten entender mejor la naturaleza y las relaciones entre la tierra y el clima en pro de una agricultura más resiliente. Latinoamérica tiene mucho por hacer, pero algunas experiencias ya marcan el camino","container-title":"El País","event-place":"Madrid"</w:instrText>
      </w:r>
      <w:r>
        <w:instrText>,"ISSN":"1134-6582","language":"es","publisher-place":"Madrid","section":"Planeta Futuro","source":"elpais.com","title":"Agricultura inteligente para protegerse del cambio climático","URL":"https://elpais.com/elpais/2020/09/10/planeta_futuro/1599723844_846</w:instrText>
      </w:r>
      <w:r>
        <w:instrText>240.html","author":[{"family":"Ortega","given":"Javier Sulé"}],"accessed":{"date-parts":[["2023",3,25]]},"issued":{"date-parts":[["2020",9,12]]}}}],"schema":"https://github.com/citation-style-language/schema/raw/master/csl-citation.json"}</w:instrText>
      </w:r>
      <w:r>
        <w:fldChar w:fldCharType="separate"/>
      </w:r>
      <w:r>
        <w:t>(11)</w:t>
      </w:r>
      <w:r>
        <w:fldChar w:fldCharType="end"/>
      </w:r>
      <w:r>
        <w:t>.</w:t>
      </w:r>
    </w:p>
    <w:p w14:paraId="120E84F2" w14:textId="77777777" w:rsidR="00996B68" w:rsidRDefault="007D32CB">
      <w:r>
        <w:t>En resume</w:t>
      </w:r>
      <w:r>
        <w:t>n, la agricultura inteligente es una alternativa prometedora para el futuro de la agricultura. Utiliza tecnologías innovadoras para mejorar la eficiencia y la sostenibilidad de la producción agrícola, y puede ayudar a mitigar y adaptarse al cambio climátic</w:t>
      </w:r>
      <w:r>
        <w:t>o.</w:t>
      </w:r>
    </w:p>
    <w:p w14:paraId="520EFA00" w14:textId="77777777" w:rsidR="00996B68" w:rsidRDefault="007D32CB" w:rsidP="00782FB9">
      <w:pPr>
        <w:pStyle w:val="Ttulo2"/>
        <w:rPr>
          <w:sz w:val="34"/>
        </w:rPr>
      </w:pPr>
      <w:r>
        <w:t>Principales indicadores agroambientales en la agricultura de precisión</w:t>
      </w:r>
    </w:p>
    <w:p w14:paraId="2399B3C9" w14:textId="77777777" w:rsidR="00996B68" w:rsidRDefault="007D32CB">
      <w:r>
        <w:t>E</w:t>
      </w:r>
      <w:r>
        <w:t>n la agricultura de precisión, se utilizan varios indicadores agroambientales para evaluar el impacto de las prácticas agrícolas en el medio ambiente y mejorar la eficiencia en el u</w:t>
      </w:r>
      <w:r>
        <w:t>so de los recursos naturales</w:t>
      </w:r>
      <w:r>
        <w:fldChar w:fldCharType="begin"/>
      </w:r>
      <w:r>
        <w:instrText>ADDIN ZOTERO_ITEM CSL_CITATION {"citationID":"2o3R4COc","properties":{"formattedCitation":"(12)","plainCitation":"(12)","noteIndex":0},"citationItems":[{"id":92,"uris":["http://zotero.org/users/local/zVa16ViL/items/QTMGSH6T"],"i</w:instrText>
      </w:r>
      <w:r>
        <w:instrText>temData":{"id":92,"type":"webpage","title":"Agricultura sostenible | Objetivos de Desarrollo Sostenible | Organización de las Naciones Unidas para la Alimentación y la Agricultura","URL":"https://www.fao.org/sustainable-development-goals/overview/fao-and-p</w:instrText>
      </w:r>
      <w:r>
        <w:instrText>ost-2015/sustainable-agriculture/es/","accessed":{"date-parts":[["2023",3,25]]}}}],"schema":"https://github.com/citation-style-language/schema/raw/master/csl-citation.json"}</w:instrText>
      </w:r>
      <w:r>
        <w:fldChar w:fldCharType="separate"/>
      </w:r>
      <w:r>
        <w:t>(12)</w:t>
      </w:r>
      <w:r>
        <w:fldChar w:fldCharType="end"/>
      </w:r>
      <w:r>
        <w:t>. El Compendio de la OCDE de Indicadores Agroambientales es una fuente impor</w:t>
      </w:r>
      <w:r>
        <w:t>tante de información sobre los indicadores agroambientales</w:t>
      </w:r>
      <w:r>
        <w:fldChar w:fldCharType="begin"/>
      </w:r>
      <w:r>
        <w:instrText>ADDIN ZOTERO_ITEM CSL_CITATION {"citationID":"TJ7bOnpF","properties":{"formattedCitation":"(13)","plainCitation":"(13)","noteIndex":0},"citationItems":[{"id":94,"uris":["http://zotero.org/users/loca</w:instrText>
      </w:r>
      <w:r>
        <w:instrText>l/zVa16ViL/items/DZUMXWNB"],"itemData":{"id":94,"type":"webpage","title":"Compendio de la OCDE de indicadores agroambientales","URL":"https://www.oecd-ilibrary.org/sites/9789264186217-sum-es/index.html?itemId=%2Fcontent%2Fcomponent%2F9789264186217-sum-es",</w:instrText>
      </w:r>
      <w:r>
        <w:instrText>"accessed":{"date-parts":[["2023",3,25]]}}}],"schema":"https://github.com/citation-style-language/schema/raw/master/csl-citation.json"}</w:instrText>
      </w:r>
      <w:r>
        <w:fldChar w:fldCharType="separate"/>
      </w:r>
      <w:r>
        <w:t>(13)</w:t>
      </w:r>
      <w:r>
        <w:fldChar w:fldCharType="end"/>
      </w:r>
      <w:r>
        <w:t>. Algunos de los indicadores agroambientales que se utilizan en la agricultura de precisión son:</w:t>
      </w:r>
    </w:p>
    <w:p w14:paraId="5A92DB11" w14:textId="77777777" w:rsidR="00996B68" w:rsidRDefault="007D32CB">
      <w:pPr>
        <w:pStyle w:val="Prrafodelista"/>
        <w:numPr>
          <w:ilvl w:val="0"/>
          <w:numId w:val="3"/>
        </w:numPr>
      </w:pPr>
      <w:r>
        <w:t>Índice de sosteni</w:t>
      </w:r>
      <w:r>
        <w:t>bilidad ambiental (ISA): este índice evalúa la calidad del medio ambiente y la sostenibilidad de las prácticas agrícolas. Incluye variables como las emisiones y concentración de agentes contaminantes, el uso de agroquímicos, la calidad y el volumen de agua</w:t>
      </w:r>
      <w:r>
        <w:t>s, y el crecimiento de la población</w:t>
      </w:r>
      <w:r>
        <w:fldChar w:fldCharType="begin"/>
      </w:r>
      <w:r>
        <w:instrText>ADDIN ZOTERO_ITEM CSL_CITATION {"citationID":"0XaSyfbQ","properties":{"formattedCitation":"(14)","plainCitation":"(14)","noteIndex":0},"citationItems":[{"id":96,"uris":["http://zotero.org/users/local/zVa16ViL/items/DEDTFE</w:instrText>
      </w:r>
      <w:r>
        <w:instrText>H7"],"itemData":{"id":96,"type":"webpage","abstract":"¿Quieres saber qué son los indicadores ambientales y cuáles son? En EcologíaVerde hablaremos sobre que son los indicadores ambientales, sus tipos y ejemplos claros. Huella de carbono, huella hídrica..",</w:instrText>
      </w:r>
      <w:r>
        <w:instrText>"container-title":"ecologiaverde.com","language":"es","title":"INDICADORES AMBIENTALES: qué son, tipos y ejemplos","title-short":"INDICADORES AMBIENTALES","URL":"https://www.ecologiaverde.com/indicadores-ambientales-que-son-tipos-y-ejemplos-2759.html","acc</w:instrText>
      </w:r>
      <w:r>
        <w:instrText>essed":{"date-parts":[["2023",3,25]]}}}],"schema":"https://github.com/citation-style-language/schema/raw/master/csl-citation.json"}</w:instrText>
      </w:r>
      <w:r>
        <w:fldChar w:fldCharType="separate"/>
      </w:r>
      <w:r>
        <w:t>(14)</w:t>
      </w:r>
      <w:r>
        <w:fldChar w:fldCharType="end"/>
      </w:r>
      <w:r>
        <w:t>.</w:t>
      </w:r>
    </w:p>
    <w:p w14:paraId="4EEB0C18" w14:textId="77777777" w:rsidR="00996B68" w:rsidRDefault="007D32CB">
      <w:pPr>
        <w:pStyle w:val="Prrafodelista"/>
        <w:numPr>
          <w:ilvl w:val="0"/>
          <w:numId w:val="3"/>
        </w:numPr>
      </w:pPr>
      <w:r>
        <w:t>Índice de planeta vivo (LPI): este índice mide la biodiversidad y la salud del planeta. Evalúa la diversidad de espe</w:t>
      </w:r>
      <w:r>
        <w:t>cies, la abundancia de especies, la distribución geográfica de las especies y la salud de los ecosistemas</w:t>
      </w:r>
      <w:r>
        <w:fldChar w:fldCharType="begin"/>
      </w:r>
      <w:r>
        <w:instrText>ADDIN ZOTERO_ITEM CSL_CITATION {"citationID":"PdamRPG9","properties":{"formattedCitation":"(14)","plainCitation":"(14)","noteIndex":0},"citationItems":</w:instrText>
      </w:r>
      <w:r>
        <w:instrText>[{"id":96,"uris":["http://zotero.org/users/local/zVa16ViL/items/DEDTFEH7"],"itemData":{"id":96,"type":"webpage","abstract":"¿Quieres saber qué son los indicadores ambientales y cuáles son? En EcologíaVerde hablaremos sobre que son los indicadores ambiental</w:instrText>
      </w:r>
      <w:r>
        <w:instrText>es, sus tipos y ejemplos claros. Huella de carbono, huella hídrica..","container-title":"ecologiaverde.com","language":"es","title":"INDICADORES AMBIENTALES: qué son, tipos y ejemplos","title-short":"INDICADORES AMBIENTALES","URL":"https://www.ecologiaverd</w:instrText>
      </w:r>
      <w:r>
        <w:instrText>e.com/indicadores-ambientales-que-son-tipos-y-ejemplos-2759.html","accessed":{"date-parts":[["2023",3,25]]}}}],"schema":"https://github.com/citation-style-language/schema/raw/master/csl-citation.json"}</w:instrText>
      </w:r>
      <w:r>
        <w:fldChar w:fldCharType="separate"/>
      </w:r>
      <w:r>
        <w:t>(14)</w:t>
      </w:r>
      <w:r>
        <w:fldChar w:fldCharType="end"/>
      </w:r>
      <w:r>
        <w:t>.</w:t>
      </w:r>
    </w:p>
    <w:p w14:paraId="2A3BC44B" w14:textId="77777777" w:rsidR="00996B68" w:rsidRDefault="007D32CB">
      <w:pPr>
        <w:pStyle w:val="Prrafodelista"/>
        <w:numPr>
          <w:ilvl w:val="0"/>
          <w:numId w:val="3"/>
        </w:numPr>
      </w:pPr>
      <w:r>
        <w:t>Huella de carbono: este indicador mide la cant</w:t>
      </w:r>
      <w:r>
        <w:t>idad de gases de efecto invernadero emitidos por las prácticas agrícolas. Incluye las emisiones de dióxido de carbono, metano y óxido nitroso</w:t>
      </w:r>
      <w:r>
        <w:fldChar w:fldCharType="begin"/>
      </w:r>
      <w:r>
        <w:instrText>ADDIN ZOTERO_ITEM CSL_CITATION {"citationID":"vYrc3E4z","properties":{"formattedCitation":"(14)","plainCitation":"(</w:instrText>
      </w:r>
      <w:r>
        <w:instrText>14)","noteIndex":0},"citationItems":[{"id":96,"uris":["http://zotero.org/users/local/zVa16ViL/items/DEDTFEH7"],"itemData":{"id":96,"type":"webpage","abstract":"¿Quieres saber qué son los indicadores ambientales y cuáles son? En EcologíaVerde hablaremos sob</w:instrText>
      </w:r>
      <w:r>
        <w:instrText>re que son los indicadores ambientales, sus tipos y ejemplos claros. Huella de carbono, huella hídrica..","container-title":"ecologiaverde.com","language":"es","title":"INDICADORES AMBIENTALES: qué son, tipos y ejemplos","title-short":"INDICADORES AMBIENTA</w:instrText>
      </w:r>
      <w:r>
        <w:instrText>LES","URL":"https://www.ecologiaverde.com/indicadores-ambientales-que-son-tipos-y-ejemplos-2759.html","accessed":{"date-parts":[["2023",3,25]]}}}],"schema":"https://github.com/citation-style-language/schema/raw/master/csl-citation.json"}</w:instrText>
      </w:r>
      <w:r>
        <w:fldChar w:fldCharType="separate"/>
      </w:r>
      <w:r>
        <w:t>(14)</w:t>
      </w:r>
      <w:r>
        <w:fldChar w:fldCharType="end"/>
      </w:r>
      <w:r>
        <w:t>.</w:t>
      </w:r>
    </w:p>
    <w:p w14:paraId="51E64757" w14:textId="77777777" w:rsidR="00996B68" w:rsidRDefault="007D32CB">
      <w:pPr>
        <w:pStyle w:val="Prrafodelista"/>
        <w:numPr>
          <w:ilvl w:val="0"/>
          <w:numId w:val="3"/>
        </w:numPr>
      </w:pPr>
      <w:r>
        <w:t>Huella híd</w:t>
      </w:r>
      <w:r>
        <w:t>rica: este indicador mide la cantidad de agua utilizada en las prácticas agrícolas y su impacto en los recursos hídricos. Incluye el agua utilizada para el riego, la evaporación y la contaminación del agua</w:t>
      </w:r>
      <w:r>
        <w:fldChar w:fldCharType="begin"/>
      </w:r>
      <w:r>
        <w:instrText>ADDIN ZOTERO_ITEM CSL_CITATION {"citationID":"4abEd</w:instrText>
      </w:r>
      <w:r>
        <w:instrText>kaz","properties":{"formattedCitation":"(14)","plainCitation":"(14)","noteIndex":0},"citationItems":[{"id":96,"uris":["http://zotero.org/users/local/zVa16ViL/items/DEDTFEH7"],"itemData":{"id":96,"type":"webpage","abstract":"¿Quieres saber qué son los indic</w:instrText>
      </w:r>
      <w:r>
        <w:instrText>adores ambientales y cuáles son? En EcologíaVerde hablaremos sobre que son los indicadores ambientales, sus tipos y ejemplos claros. Huella de carbono, huella hídrica..","container-title":"ecologiaverde.com","language":"es","title":"INDICADORES AMBIENTALES</w:instrText>
      </w:r>
      <w:r>
        <w:instrText>: qué son, tipos y ejemplos","title-short":"INDICADORES AMBIENTALES","URL":"https://www.ecologiaverde.com/indicadores-ambientales-que-son-tipos-y-ejemplos-2759.html","accessed":{"date-parts":[["2023",3,25]]}}}],"schema":"https://github.com/citation-style-l</w:instrText>
      </w:r>
      <w:r>
        <w:instrText>anguage/schema/raw/master/csl-citation.json"}</w:instrText>
      </w:r>
      <w:r>
        <w:fldChar w:fldCharType="separate"/>
      </w:r>
      <w:r>
        <w:t>(14)</w:t>
      </w:r>
      <w:r>
        <w:fldChar w:fldCharType="end"/>
      </w:r>
      <w:r>
        <w:t>.</w:t>
      </w:r>
    </w:p>
    <w:p w14:paraId="0A4BA322" w14:textId="77777777" w:rsidR="00996B68" w:rsidRDefault="007D32CB">
      <w:r>
        <w:t>Estos indicadores agroambientales permiten a los agricultores y a los gerentes de recursos evaluar el impacto de sus prácticas agrícolas en el medio ambiente y tomar medidas para mejorar la sostenibilid</w:t>
      </w:r>
      <w:r>
        <w:t>ad de sus operaciones.</w:t>
      </w:r>
    </w:p>
    <w:p w14:paraId="12BE109E" w14:textId="77777777" w:rsidR="00996B68" w:rsidRDefault="007D32CB">
      <w:pPr>
        <w:pStyle w:val="Ttulo3"/>
        <w:numPr>
          <w:ilvl w:val="2"/>
          <w:numId w:val="2"/>
        </w:numPr>
      </w:pPr>
      <w:r>
        <w:lastRenderedPageBreak/>
        <w:t>Retos de la agricultura de precisión</w:t>
      </w:r>
    </w:p>
    <w:p w14:paraId="209038E5" w14:textId="77777777" w:rsidR="00996B68" w:rsidRDefault="007D32CB">
      <w:r>
        <w:t>La agricultura de precisión es una práctica promisoria que puede ayudar a abordar los retos que presenta la seguridad alimentaria, el agotamiento de los recursos naturales y el cambio climático</w:t>
      </w:r>
      <w:r>
        <w:fldChar w:fldCharType="begin"/>
      </w:r>
      <w:r>
        <w:instrText>ADD</w:instrText>
      </w:r>
      <w:r>
        <w:instrText>IN ZOTERO_ITEM CSL_CITATION {"citationID":"TLBMq4qS","properties":{"formattedCitation":"(15)","plainCitation":"(15)","noteIndex":0},"citationItems":[{"id":98,"uris":["http://zotero.org/users/local/zVa16ViL/items/R3GGV7YU"],"itemData":{"id":98,"type":"post-</w:instrText>
      </w:r>
      <w:r>
        <w:instrText>weblog","abstract":"Agricultura de precisión: una posible respuesta al cambio climático y a la seguridad alimentaria. Pero, ¿es asequible para todos? ¿De qué manera puede responder simultáneamente la agricultura a tres de los enormes desafíos que confronta</w:instrText>
      </w:r>
      <w:r>
        <w:instrText xml:space="preserve"> la humanidad: la seguridad alimentaria, el agotamiento de los","container-title":"Sostenibilidad","language":"es-ES","note":"section: Agricultura y Seguridad Alimentaria","title":"Agricultura de precisión: una posible respuesta al cambio climático y a la </w:instrText>
      </w:r>
      <w:r>
        <w:instrText>seguridad alimentaria.","title-short":"Agricultura de precisión","URL":"https://blogs.iadb.org/sostenibilidad/es/agricultura-de-precision-una-posible-respuesta-al-cambio-climatico-y-a-la-seguridad-alimentaria-pero-es-asequible-para-todos-2/","accessed":{"d</w:instrText>
      </w:r>
      <w:r>
        <w:instrText>ate-parts":[["2023",3,25]]},"issued":{"date-parts":[["2017",4,6]]}}}],"schema":"https://github.com/citation-style-language/schema/raw/master/csl-citation.json"}</w:instrText>
      </w:r>
      <w:r>
        <w:fldChar w:fldCharType="separate"/>
      </w:r>
      <w:r>
        <w:t>(15)</w:t>
      </w:r>
      <w:r>
        <w:fldChar w:fldCharType="end"/>
      </w:r>
      <w:r>
        <w:t>. Sin embargo, la agricultura de precisión puede no ser asequible para todos los agricult</w:t>
      </w:r>
      <w:r>
        <w:t>ores, especialmente para los pequeños y medianos</w:t>
      </w:r>
      <w:r>
        <w:fldChar w:fldCharType="begin"/>
      </w:r>
      <w:r>
        <w:instrText>ADDIN ZOTERO_ITEM CSL_CITATION {"citationID":"yzKXUa1S","properties":{"formattedCitation":"(15)","plainCitation":"(15)","noteIndex":0},"citationItems":[{"id":98,"uris":["http://zotero.org/users/local/zVa16ViL</w:instrText>
      </w:r>
      <w:r>
        <w:instrText>/items/R3GGV7YU"],"itemData":{"id":98,"type":"post-weblog","abstract":"Agricultura de precisión: una posible respuesta al cambio climático y a la seguridad alimentaria. Pero, ¿es asequible para todos? ¿De qué manera puede responder simultáneamente la agric</w:instrText>
      </w:r>
      <w:r>
        <w:instrText>ultura a tres de los enormes desafíos que confronta la humanidad: la seguridad alimentaria, el agotamiento de los","container-title":"Sostenibilidad","language":"es-ES","note":"section: Agricultura y Seguridad Alimentaria","title":"Agricultura de precisión</w:instrText>
      </w:r>
      <w:r>
        <w:instrText>: una posible respuesta al cambio climático y a la seguridad alimentaria.","title-short":"Agricultura de precisión","URL":"https://blogs.iadb.org/sostenibilidad/es/agricultura-de-precision-una-posible-respuesta-al-cambio-climatico-y-a-la-seguridad-alimenta</w:instrText>
      </w:r>
      <w:r>
        <w:instrText>ria-pero-es-asequible-para-todos-2/","accessed":{"date-parts":[["2023",3,25]]},"issued":{"date-parts":[["2017",4,6]]}}}],"schema":"https://github.com/citation-style-language/schema/raw/master/csl-citation.json"}</w:instrText>
      </w:r>
      <w:r>
        <w:fldChar w:fldCharType="separate"/>
      </w:r>
      <w:r>
        <w:t>(15)</w:t>
      </w:r>
      <w:r>
        <w:fldChar w:fldCharType="end"/>
      </w:r>
      <w:r>
        <w:t>. Los mercados de insumos, maquinaria,</w:t>
      </w:r>
      <w:r>
        <w:t xml:space="preserve"> partes y mano de obra calificada deben desempeñarse eficientemente para que la agricultura de precisión pueda funcionar y ser rentable</w:t>
      </w:r>
      <w:r>
        <w:fldChar w:fldCharType="begin"/>
      </w:r>
      <w:r>
        <w:instrText>ADDIN ZOTERO_ITEM CSL_CITATION {"citationID":"rNZWFIlF","properties":{"formattedCitation":"(15)","plainCitation":"(15)","</w:instrText>
      </w:r>
      <w:r>
        <w:instrText>noteIndex":0},"citationItems":[{"id":98,"uris":["http://zotero.org/users/local/zVa16ViL/items/R3GGV7YU"],"itemData":{"id":98,"type":"post-weblog","abstract":"Agricultura de precisión: una posible respuesta al cambio climático y a la seguridad alimentaria. </w:instrText>
      </w:r>
      <w:r>
        <w:instrText>Pero, ¿es asequible para todos? ¿De qué manera puede responder simultáneamente la agricultura a tres de los enormes desafíos que confronta la humanidad: la seguridad alimentaria, el agotamiento de los","container-title":"Sostenibilidad","language":"es-ES",</w:instrText>
      </w:r>
      <w:r>
        <w:instrText>"note":"section: Agricultura y Seguridad Alimentaria","title":"Agricultura de precisión: una posible respuesta al cambio climático y a la seguridad alimentaria.","title-short":"Agricultura de precisión","URL":"https://blogs.iadb.org/sostenibilidad/es/agric</w:instrText>
      </w:r>
      <w:r>
        <w:instrText>ultura-de-precision-una-posible-respuesta-al-cambio-climatico-y-a-la-seguridad-alimentaria-pero-es-asequible-para-todos-2/","accessed":{"date-parts":[["2023",3,25]]},"issued":{"date-parts":[["2017",4,6]]}}}],"schema":"https://github.com/citation-style-lang</w:instrText>
      </w:r>
      <w:r>
        <w:instrText>uage/schema/raw/master/csl-citation.json"}</w:instrText>
      </w:r>
      <w:r>
        <w:fldChar w:fldCharType="separate"/>
      </w:r>
      <w:r>
        <w:t>(15)</w:t>
      </w:r>
      <w:r>
        <w:fldChar w:fldCharType="end"/>
      </w:r>
      <w:r>
        <w:t xml:space="preserve">. Por lo tanto, es más fácil que la agricultura de precisión sea adoptada por fincas de gran tamaño, las cuales por lo general tienen mejor acceso a los mercados y para las que estos costos son inferiores a </w:t>
      </w:r>
      <w:r>
        <w:t>las ganancias potenciales que arroja la producción en gran escala</w:t>
      </w:r>
      <w:r>
        <w:fldChar w:fldCharType="begin"/>
      </w:r>
      <w:r>
        <w:instrText>ADDIN ZOTERO_ITEM CSL_CITATION {"citationID":"alz6jBbN","properties":{"formattedCitation":"(15)","plainCitation":"(15)","noteIndex":0},"citationItems":[{"id":98,"uris":["http://zotero.org/use</w:instrText>
      </w:r>
      <w:r>
        <w:instrText>rs/local/zVa16ViL/items/R3GGV7YU"],"itemData":{"id":98,"type":"post-weblog","abstract":"Agricultura de precisión: una posible respuesta al cambio climático y a la seguridad alimentaria. Pero, ¿es asequible para todos? ¿De qué manera puede responder simultá</w:instrText>
      </w:r>
      <w:r>
        <w:instrText>neamente la agricultura a tres de los enormes desafíos que confronta la humanidad: la seguridad alimentaria, el agotamiento de los","container-title":"Sostenibilidad","language":"es-ES","note":"section: Agricultura y Seguridad Alimentaria","title":"Agricul</w:instrText>
      </w:r>
      <w:r>
        <w:instrText>tura de precisión: una posible respuesta al cambio climático y a la seguridad alimentaria.","title-short":"Agricultura de precisión","URL":"https://blogs.iadb.org/sostenibilidad/es/agricultura-de-precision-una-posible-respuesta-al-cambio-climatico-y-a-la-s</w:instrText>
      </w:r>
      <w:r>
        <w:instrText>eguridad-alimentaria-pero-es-asequible-para-todos-2/","accessed":{"date-parts":[["2023",3,25]]},"issued":{"date-parts":[["2017",4,6]]}}}],"schema":"https://github.com/citation-style-language/schema/raw/master/csl-citation.json"}</w:instrText>
      </w:r>
      <w:r>
        <w:fldChar w:fldCharType="separate"/>
      </w:r>
      <w:r>
        <w:t>(15)</w:t>
      </w:r>
      <w:r>
        <w:fldChar w:fldCharType="end"/>
      </w:r>
      <w:r>
        <w:t>.</w:t>
      </w:r>
    </w:p>
    <w:p w14:paraId="57E36535" w14:textId="77777777" w:rsidR="00996B68" w:rsidRDefault="007D32CB">
      <w:r>
        <w:t>La agricultura enfr</w:t>
      </w:r>
      <w:r>
        <w:t xml:space="preserve">enta varios retos, como la necesidad de producir más alimentos para alimentar a una población creciente, la necesidad de aumentar la producción de alimentos sin contribuir negativamente al medio ambiente y la necesidad de optimizar insumos y con prácticas </w:t>
      </w:r>
      <w:r>
        <w:t>agrícolas regenerativas</w:t>
      </w:r>
      <w:r>
        <w:fldChar w:fldCharType="begin"/>
      </w:r>
      <w:r>
        <w:instrText>ADDIN ZOTERO_ITEM CSL_CITATION {"citationID":"nrf8bwZh","properties":{"formattedCitation":"(16)","plainCitation":"(16)","noteIndex":0},"citationItems":[{"id":100,"uris":["http://zotero.org/users/local/zVa16ViL/items/X2USNLWC"],"itemD</w:instrText>
      </w:r>
      <w:r>
        <w:instrText>ata":{"id":100,"type":"post-weblog","abstract":"los Retos de la Agricultura por Por Christian Cerezo, Head Agro Digitalization en PepsiCo y Ex alumno del Máster en Agro 4.0.","container-title":"ENIIT - IT Business School","language":"es","note":"section: A</w:instrText>
      </w:r>
      <w:r>
        <w:instrText>lumnos","title":"los Retos de la Agricultura","URL":"https://eniit.es/retos-de-la-agricultura/","accessed":{"date-parts":[["2023",3,25]]}}}],"schema":"https://github.com/citation-style-language/schema/raw/master/csl-citation.json"}</w:instrText>
      </w:r>
      <w:r>
        <w:fldChar w:fldCharType="separate"/>
      </w:r>
      <w:r>
        <w:t>(16)</w:t>
      </w:r>
      <w:r>
        <w:fldChar w:fldCharType="end"/>
      </w:r>
      <w:r>
        <w:t>. La agricultura d</w:t>
      </w:r>
      <w:r>
        <w:t>e precisión puede ser el mejor aliado para superar estos retos</w:t>
      </w:r>
      <w:r>
        <w:fldChar w:fldCharType="begin"/>
      </w:r>
      <w:r>
        <w:instrText>ADDIN ZOTERO_ITEM CSL_CITATION {"citationID":"YaUYkJ4F","properties":{"formattedCitation":"(16)","plainCitation":"(16)","noteIndex":0},"citationItems":[{"id":100,"uris":["http://zotero.org/users</w:instrText>
      </w:r>
      <w:r>
        <w:instrText>/local/zVa16ViL/items/X2USNLWC"],"itemData":{"id":100,"type":"post-weblog","abstract":"los Retos de la Agricultura por Por Christian Cerezo, Head Agro Digitalization en PepsiCo y Ex alumno del Máster en Agro 4.0.","container-title":"ENIIT - IT Business Sch</w:instrText>
      </w:r>
      <w:r>
        <w:instrText>ool","language":"es","note":"section: Alumnos","title":"los Retos de la Agricultura","URL":"https://eniit.es/retos-de-la-agricultura/","accessed":{"date-parts":[["2023",3,25]]}}}],"schema":"https://github.com/citation-style-language/schema/raw/master/csl-c</w:instrText>
      </w:r>
      <w:r>
        <w:instrText>itation.json"}</w:instrText>
      </w:r>
      <w:r>
        <w:fldChar w:fldCharType="separate"/>
      </w:r>
      <w:r>
        <w:t>(16)</w:t>
      </w:r>
      <w:r>
        <w:fldChar w:fldCharType="end"/>
      </w:r>
      <w:r>
        <w:t>. La agricultura de precisión hace referencia a la aplicación en agricultura de técnicas geoespaciales, tecnologías de la información y datos climáticos</w:t>
      </w:r>
      <w:r>
        <w:fldChar w:fldCharType="begin"/>
      </w:r>
      <w:r>
        <w:instrText>ADDIN ZOTERO_ITEM CSL_CITATION {"citationID":"6AG77as2","properties":{"formattedCit</w:instrText>
      </w:r>
      <w:r>
        <w:instrText>ation":"(16)","plainCitation":"(16)","noteIndex":0},"citationItems":[{"id":100,"uris":["http://zotero.org/users/local/zVa16ViL/items/X2USNLWC"],"itemData":{"id":100,"type":"post-weblog","abstract":"los Retos de la Agricultura por Por Christian Cerezo, Head</w:instrText>
      </w:r>
      <w:r>
        <w:instrText xml:space="preserve"> Agro Digitalization en PepsiCo y Ex alumno del Máster en Agro 4.0.","container-title":"ENIIT - IT Business School","language":"es","note":"section: Alumnos","title":"los Retos de la Agricultura","URL":"https://eniit.es/retos-de-la-agricultura/","accessed"</w:instrText>
      </w:r>
      <w:r>
        <w:instrText>:{"date-parts":[["2023",3,25]]}}}],"schema":"https://github.com/citation-style-language/schema/raw/master/csl-citation.json"}</w:instrText>
      </w:r>
      <w:r>
        <w:fldChar w:fldCharType="separate"/>
      </w:r>
      <w:r>
        <w:t>(16)</w:t>
      </w:r>
      <w:r>
        <w:fldChar w:fldCharType="end"/>
      </w:r>
      <w:r>
        <w:t>. La agricultura de precisión puede ayudar a optimizar el uso de insumos, reducir costos y aumentar la eficiencia</w:t>
      </w:r>
      <w:r>
        <w:fldChar w:fldCharType="begin"/>
      </w:r>
      <w:r>
        <w:instrText>ADDIN ZOTER</w:instrText>
      </w:r>
      <w:r>
        <w:instrText>O_ITEM CSL_CITATION {"citationID":"9DYAUlGy","properties":{"formattedCitation":"(17)","plainCitation":"(17)","noteIndex":0},"citationItems":[{"id":54,"uris":["http://zotero.org/users/local/zVa16ViL/items/52INKGFE"],"itemData":{"id":54,"type":"webpage","abs</w:instrText>
      </w:r>
      <w:r>
        <w:instrText>tract":"La agricultura de precisión es la última evolución en el mundo de la agricultura. Saber cómo funciona y cómo pasar de la teoría a la práctica es primordial.","language":"es","title":"Agricultura De Precisión: De La Teoría A La Práctica","title-shor</w:instrText>
      </w:r>
      <w:r>
        <w:instrText>t":"Agricultura De Precisión","URL":"https://eos.com/es/blog/agricultura-de-precision/","accessed":{"date-parts":[["2023",3,25]]},"issued":{"date-parts":[["2020",9,10]]}}}],"schema":"https://github.com/citation-style-language/schema/raw/master/csl-citation</w:instrText>
      </w:r>
      <w:r>
        <w:instrText>.json"}</w:instrText>
      </w:r>
      <w:r>
        <w:fldChar w:fldCharType="separate"/>
      </w:r>
      <w:r>
        <w:t>(17)</w:t>
      </w:r>
      <w:r>
        <w:fldChar w:fldCharType="end"/>
      </w:r>
      <w:r>
        <w:t>. Además, la agricultura de precisión puede ayudar a reducir el impacto ambiental de la agricultura</w:t>
      </w:r>
      <w:r>
        <w:fldChar w:fldCharType="begin"/>
      </w:r>
      <w:r>
        <w:instrText>ADDIN ZOTERO_ITEM CSL_CITATION {"citationID":"n17gldnm","properties":{"formattedCitation":"(17)","plainCitation":"(17)","noteIndex":0},"citatio</w:instrText>
      </w:r>
      <w:r>
        <w:instrText>nItems":[{"id":54,"uris":["http://zotero.org/users/local/zVa16ViL/items/52INKGFE"],"itemData":{"id":54,"type":"webpage","abstract":"La agricultura de precisión es la última evolución en el mundo de la agricultura. Saber cómo funciona y cómo pasar de la teo</w:instrText>
      </w:r>
      <w:r>
        <w:instrText>ría a la práctica es primordial.","language":"es","title":"Agricultura De Precisión: De La Teoría A La Práctica","title-short":"Agricultura De Precisión","URL":"https://eos.com/es/blog/agricultura-de-precision/","accessed":{"date-parts":[["2023",3,25]]},"i</w:instrText>
      </w:r>
      <w:r>
        <w:instrText>ssued":{"date-parts":[["2020",9,10]]}}}],"schema":"https://github.com/citation-style-language/schema/raw/master/csl-citation.json"}</w:instrText>
      </w:r>
      <w:r>
        <w:fldChar w:fldCharType="separate"/>
      </w:r>
      <w:r>
        <w:t>(17)</w:t>
      </w:r>
      <w:r>
        <w:fldChar w:fldCharType="end"/>
      </w:r>
      <w:r>
        <w:t>.</w:t>
      </w:r>
    </w:p>
    <w:p w14:paraId="49AE8F0D" w14:textId="77777777" w:rsidR="00996B68" w:rsidRDefault="007D32CB">
      <w:pPr>
        <w:rPr>
          <w:sz w:val="27"/>
        </w:rPr>
      </w:pPr>
      <w:r>
        <w:t>En resumen, la agricultura de precisión puede ser una respuesta a los retos que enfrenta la agricultura, como la nec</w:t>
      </w:r>
      <w:r>
        <w:t>esidad de producir más alimentos para alimentar a una población creciente, la necesidad de aumentar la producción de alimentos sin contribuir negativamente al medio ambiente y la necesidad de optimizar insumos y con prácticas agrícolas regenerativas</w:t>
      </w:r>
      <w:r>
        <w:fldChar w:fldCharType="begin"/>
      </w:r>
      <w:r>
        <w:instrText>ADDIN Z</w:instrText>
      </w:r>
      <w:r>
        <w:instrText>OTERO_ITEM CSL_CITATION {"citationID":"Hj0S9QdO","properties":{"formattedCitation":"(15,16)","plainCitation":"(15,16)","noteIndex":0},"citationItems":[{"id":98,"uris":["http://zotero.org/users/local/zVa16ViL/items/R3GGV7YU"],"itemData":{"id":98,"type":"pos</w:instrText>
      </w:r>
      <w:r>
        <w:instrText>t-weblog","abstract":"Agricultura de precisión: una posible respuesta al cambio climático y a la seguridad alimentaria. Pero, ¿es asequible para todos? ¿De qué manera puede responder simultáneamente la agricultura a tres de los enormes desafíos que confron</w:instrText>
      </w:r>
      <w:r>
        <w:instrText>ta la humanidad: la seguridad alimentaria, el agotamiento de los","container-title":"Sostenibilidad","language":"es-ES","note":"section: Agricultura y Seguridad Alimentaria","title":"Agricultura de precisión: una posible respuesta al cambio climático y a l</w:instrText>
      </w:r>
      <w:r>
        <w:instrText>a seguridad alimentaria.","title-short":"Agricultura de precisión","URL":"https://blogs.iadb.org/sostenibilidad/es/agricultura-de-precision-una-posible-respuesta-al-cambio-climatico-y-a-la-seguridad-alimentaria-pero-es-asequible-para-todos-2/","accessed":{</w:instrText>
      </w:r>
      <w:r>
        <w:instrText>"date-parts":[["2023",3,25]]},"issued":{"date-parts":[["2017",4,6]]}}},{"id":100,"uris":["http://zotero.org/users/local/zVa16ViL/items/X2USNLWC"],"itemData":{"id":100,"type":"post-weblog","abstract":"los Retos de la Agricultura por Por Christian Cerezo, He</w:instrText>
      </w:r>
      <w:r>
        <w:instrText>ad Agro Digitalization en PepsiCo y Ex alumno del Máster en Agro 4.0.","container-title":"ENIIT - IT Business School","language":"es","note":"section: Alumnos","title":"los Retos de la Agricultura","URL":"https://eniit.es/retos-de-la-agricultura/","accesse</w:instrText>
      </w:r>
      <w:r>
        <w:instrText>d":{"date-parts":[["2023",3,25]]}}}],"schema":"https://github.com/citation-style-language/schema/raw/master/csl-citation.json"}</w:instrText>
      </w:r>
      <w:r>
        <w:fldChar w:fldCharType="separate"/>
      </w:r>
      <w:r>
        <w:t>(15,16)</w:t>
      </w:r>
      <w:r>
        <w:fldChar w:fldCharType="end"/>
      </w:r>
      <w:r>
        <w:t>.</w:t>
      </w:r>
    </w:p>
    <w:p w14:paraId="48B2B5AC" w14:textId="77777777" w:rsidR="00996B68" w:rsidRDefault="007D32CB" w:rsidP="00782FB9">
      <w:pPr>
        <w:pStyle w:val="Ttulo2"/>
      </w:pPr>
      <w:r>
        <w:t>Estaciones</w:t>
      </w:r>
      <w:r>
        <w:rPr>
          <w:spacing w:val="38"/>
        </w:rPr>
        <w:t xml:space="preserve"> </w:t>
      </w:r>
      <w:r>
        <w:t>Meteorológicas</w:t>
      </w:r>
    </w:p>
    <w:p w14:paraId="0AF05A0F" w14:textId="77777777" w:rsidR="00996B68" w:rsidRDefault="007D32CB">
      <w:r>
        <w:t>L</w:t>
      </w:r>
      <w:r>
        <w:t xml:space="preserve">as estaciones meteorológicas son dispositivos que se utilizan para medir y </w:t>
      </w:r>
      <w:r>
        <w:t>recopilar datos sobre las condiciones meteorológicas y los fenómenos atmosféricos en una determinada región</w:t>
      </w:r>
      <w:r>
        <w:fldChar w:fldCharType="begin"/>
      </w:r>
      <w:r>
        <w:instrText>ADDIN ZOTERO_ITEM CSL_CITATION {"citationID":"98SV4rYk","properties":{"formattedCitation":"(18)","plainCitation":"(18)","noteIndex":0},"citationItems</w:instrText>
      </w:r>
      <w:r>
        <w:instrText>":[{"id":29,"uris":["http://zotero.org/users/local/zVa16ViL/items/XJDZ3CI8"],"itemData":{"id":29,"type":"webpage","title":"Estaciones Meteorológicas. ¿Qué son y cómo funcionan? - SensorGO","URL":"https://sensorgo.mx/estaciones-meteologicas/","accessed":{"d</w:instrText>
      </w:r>
      <w:r>
        <w:instrText>ate-parts":[["2023",3,25]]}}}],"schema":"https://github.com/citation-style-language/schema/raw/master/csl-citation.json"}</w:instrText>
      </w:r>
      <w:r>
        <w:fldChar w:fldCharType="separate"/>
      </w:r>
      <w:r>
        <w:t>(18)</w:t>
      </w:r>
      <w:r>
        <w:fldChar w:fldCharType="end"/>
      </w:r>
      <w:r>
        <w:t xml:space="preserve">. Estos dispositivos permiten predecir y analizar las </w:t>
      </w:r>
      <w:r>
        <w:lastRenderedPageBreak/>
        <w:t>condiciones meteorológicas y los fenómenos atmosféricos, como ciclones, hu</w:t>
      </w:r>
      <w:r>
        <w:t>racanes, tormentas y sequías</w:t>
      </w:r>
      <w:r>
        <w:fldChar w:fldCharType="begin"/>
      </w:r>
      <w:r>
        <w:instrText>ADDIN ZOTERO_ITEM CSL_CITATION {"citationID":"iaOn5lLB","properties":{"formattedCitation":"(18)","plainCitation":"(18)","noteIndex":0},"citationItems":[{"id":29,"uris":["http://zotero.org/users/local/zVa16ViL/items/XJDZ3CI8"],"i</w:instrText>
      </w:r>
      <w:r>
        <w:instrText>temData":{"id":29,"type":"webpage","title":"Estaciones Meteorológicas. ¿Qué son y cómo funcionan? - SensorGO","URL":"https://sensorgo.mx/estaciones-meteologicas/","accessed":{"date-parts":[["2023",3,25]]}}}],"schema":"https://github.com/citation-style-lang</w:instrText>
      </w:r>
      <w:r>
        <w:instrText>uage/schema/raw/master/csl-citation.json"}</w:instrText>
      </w:r>
      <w:r>
        <w:fldChar w:fldCharType="separate"/>
      </w:r>
      <w:r>
        <w:t>(18)</w:t>
      </w:r>
      <w:r>
        <w:fldChar w:fldCharType="end"/>
      </w:r>
      <w:r>
        <w:t>. Las estaciones meteorológicas miden variables como la temperatura, la humedad del aire, la velocidad y dirección del viento, la presión atmosférica, la precipitación y la radiación solar</w:t>
      </w:r>
      <w:r>
        <w:fldChar w:fldCharType="begin"/>
      </w:r>
      <w:r>
        <w:instrText>ADDIN ZOTERO_ITEM C</w:instrText>
      </w:r>
      <w:r>
        <w:instrText>SL_CITATION {"citationID":"z0uvAdBX","properties":{"formattedCitation":"(18)","plainCitation":"(18)","noteIndex":0},"citationItems":[{"id":29,"uris":["http://zotero.org/users/local/zVa16ViL/items/XJDZ3CI8"],"itemData":{"id":29,"type":"webpage","title":"Est</w:instrText>
      </w:r>
      <w:r>
        <w:instrText>aciones Meteorológicas. ¿Qué son y cómo funcionan? - SensorGO","URL":"https://sensorgo.mx/estaciones-meteologicas/","accessed":{"date-parts":[["2023",3,25]]}}}],"schema":"https://github.com/citation-style-language/schema/raw/master/csl-citation.json"}</w:instrText>
      </w:r>
      <w:r>
        <w:fldChar w:fldCharType="separate"/>
      </w:r>
      <w:r>
        <w:t>(18)</w:t>
      </w:r>
      <w:r>
        <w:fldChar w:fldCharType="end"/>
      </w:r>
      <w:r>
        <w:t>.</w:t>
      </w:r>
    </w:p>
    <w:p w14:paraId="41BBAB5E" w14:textId="77777777" w:rsidR="00996B68" w:rsidRDefault="007D32CB">
      <w:r>
        <w:t>Las estaciones meteorológicas están compuestas por varios instrumentos de medición, como el termómetro, el anemómetro, el pluviómetro, el barómetro y el higrómetro</w:t>
      </w:r>
      <w:r>
        <w:fldChar w:fldCharType="begin"/>
      </w:r>
      <w:r>
        <w:instrText>ADDIN ZOTERO_ITEM CSL_CITATION {"citationID":"aEpqM3dk","properties":{"formattedCitation"</w:instrText>
      </w:r>
      <w:r>
        <w:instrText>:"(19)","plainCitation":"(19)","noteIndex":0},"citationItems":[{"id":31,"uris":["http://zotero.org/users/local/zVa16ViL/items/R4ZN3L5J"],"itemData":{"id":31,"type":"webpage","title":"INFORME SOBRE LA ESTACION METEOROLOGICA - Informes - Jorge Leon","URL":"h</w:instrText>
      </w:r>
      <w:r>
        <w:instrText>ttps://www.clubensayos.com/Ciencia/INFORME-SOBRE-LA-ESTACION-METEOROLOGICA/4080557.html","author":[{"family":"León","given":"Jorge"}],"accessed":{"date-parts":[["2023",3,25]]}}}],"schema":"https://github.com/citation-style-language/schema/raw/master/csl-ci</w:instrText>
      </w:r>
      <w:r>
        <w:instrText>tation.json"}</w:instrText>
      </w:r>
      <w:r>
        <w:fldChar w:fldCharType="separate"/>
      </w:r>
      <w:r>
        <w:t>(19)</w:t>
      </w:r>
      <w:r>
        <w:fldChar w:fldCharType="end"/>
      </w:r>
      <w:r>
        <w:t>. Estos instrumentos miden diferentes variables meteorológicas y envían los datos a un registrador o a un sistema de monitoreo</w:t>
      </w:r>
      <w:r>
        <w:fldChar w:fldCharType="begin"/>
      </w:r>
      <w:r>
        <w:instrText>ADDIN ZOTERO_ITEM CSL_CITATION {"citationID":"AaFtNnVH","properties":{"formattedCitation":"(18)","plainCitatio</w:instrText>
      </w:r>
      <w:r>
        <w:instrText>n":"(18)","noteIndex":0},"citationItems":[{"id":29,"uris":["http://zotero.org/users/local/zVa16ViL/items/XJDZ3CI8"],"itemData":{"id":29,"type":"webpage","title":"Estaciones Meteorológicas. ¿Qué son y cómo funcionan? - SensorGO","URL":"https://sensorgo.mx/e</w:instrText>
      </w:r>
      <w:r>
        <w:instrText>staciones-meteologicas/","accessed":{"date-parts":[["2023",3,25]]}}}],"schema":"https://github.com/citation-style-language/schema/raw/master/csl-citation.json"}</w:instrText>
      </w:r>
      <w:r>
        <w:fldChar w:fldCharType="separate"/>
      </w:r>
      <w:r>
        <w:t>(18)</w:t>
      </w:r>
      <w:r>
        <w:fldChar w:fldCharType="end"/>
      </w:r>
      <w:r>
        <w:t xml:space="preserve">. Los datos recopilados se utilizan para predecir el clima y los fenómenos atmosféricos, </w:t>
      </w:r>
      <w:r>
        <w:t>y para realizar estudios climáticos y meteorológicos</w:t>
      </w:r>
      <w:r>
        <w:fldChar w:fldCharType="begin"/>
      </w:r>
      <w:r>
        <w:instrText>ADDIN ZOTERO_ITEM CSL_CITATION {"citationID":"FdKj4oDa","properties":{"formattedCitation":"(18)","plainCitation":"(18)","noteIndex":0},"citationItems":[{"id":29,"uris":["http://zotero.org/users/local/zVa1</w:instrText>
      </w:r>
      <w:r>
        <w:instrText>6ViL/items/XJDZ3CI8"],"itemData":{"id":29,"type":"webpage","title":"Estaciones Meteorológicas. ¿Qué son y cómo funcionan? - SensorGO","URL":"https://sensorgo.mx/estaciones-meteologicas/","accessed":{"date-parts":[["2023",3,25]]}}}],"schema":"https://github</w:instrText>
      </w:r>
      <w:r>
        <w:instrText>.com/citation-style-language/schema/raw/master/csl-citation.json"}</w:instrText>
      </w:r>
      <w:r>
        <w:fldChar w:fldCharType="separate"/>
      </w:r>
      <w:r>
        <w:t>(18)</w:t>
      </w:r>
      <w:r>
        <w:fldChar w:fldCharType="end"/>
      </w:r>
      <w:r>
        <w:t>.</w:t>
      </w:r>
    </w:p>
    <w:p w14:paraId="57AA1EA5" w14:textId="77777777" w:rsidR="00996B68" w:rsidRDefault="007D32CB">
      <w:pPr>
        <w:pStyle w:val="Ttulo3"/>
        <w:numPr>
          <w:ilvl w:val="2"/>
          <w:numId w:val="2"/>
        </w:numPr>
      </w:pPr>
      <w:r>
        <w:t>Estaciones meteorológicas automáticas</w:t>
      </w:r>
    </w:p>
    <w:p w14:paraId="3466968E" w14:textId="77777777" w:rsidR="00996B68" w:rsidRDefault="007D32CB">
      <w:r>
        <w:t>Las estaciones meteorológicas automáticas (EMAs) son versiones autónomas y automatizadas de las tradicionales estaciones meteorológicas, diseña</w:t>
      </w:r>
      <w:r>
        <w:t>das para ahorrar trabajo humano o realizar mediciones en áreas remotas o inhóspitas</w:t>
      </w:r>
      <w:r>
        <w:fldChar w:fldCharType="begin"/>
      </w:r>
      <w:r>
        <w:instrText>ADDIN ZOTERO_ITEM CSL_CITATION {"citationID":"hERplmha","properties":{"formattedCitation":"(20)","plainCitation":"(20)","noteIndex":0},"citationItems":[{"id":33,"uris":["htt</w:instrText>
      </w:r>
      <w:r>
        <w:instrText>p://zotero.org/users/local/zVa16ViL/items/FXXTMV34"],"itemData":{"id":33,"type":"webpage","title":"About the Automatic Weather Station project","URL":"https://web.archive.org/web/20090204082102/http://uwamrc.ssec.wisc.edu/aboutaws.html","accessed":{"date-p</w:instrText>
      </w:r>
      <w:r>
        <w:instrText>arts":[["2023",3,25]]},"issued":{"date-parts":[["2009",2,4]]}}}],"schema":"https://github.com/citation-style-language/schema/raw/master/csl-citation.json"}</w:instrText>
      </w:r>
      <w:r>
        <w:fldChar w:fldCharType="separate"/>
      </w:r>
      <w:r>
        <w:t>(20)</w:t>
      </w:r>
      <w:r>
        <w:fldChar w:fldCharType="end"/>
      </w:r>
      <w:r>
        <w:t xml:space="preserve">. Los sensores meteorológicos registran las observaciones, como la temperatura, la lluvia, la </w:t>
      </w:r>
      <w:r>
        <w:t>nieve, el viento, la presión atmosférica, la radiación solar, la velocidad y dirección del viento y las precipitaciones, con una frecuencia temporal configurable</w:t>
      </w:r>
      <w:r>
        <w:fldChar w:fldCharType="begin"/>
      </w:r>
      <w:r>
        <w:instrText>ADDIN ZOTERO_ITEM CSL_CITATION {"citationID":"ZRoE0LWP","properties":{"formattedCitation":"(21)</w:instrText>
      </w:r>
      <w:r>
        <w:instrText>","plainCitation":"(21)","noteIndex":0},"citationItems":[{"id":35,"uris":["http://zotero.org/users/local/zVa16ViL/items/UHD8PE7J"],"itemData":{"id":35,"type":"webpage","title":"Estación meteorológica automática (EMA) - ADASA","URL":"https://www.adasasystem</w:instrText>
      </w:r>
      <w:r>
        <w:instrText>s.com/es/tecnologia/estacion-meteorologica-automatica-ema.html","accessed":{"date-parts":[["2023",3,25]]}}}],"schema":"https://github.com/citation-style-language/schema/raw/master/csl-citation.json"}</w:instrText>
      </w:r>
      <w:r>
        <w:fldChar w:fldCharType="separate"/>
      </w:r>
      <w:r>
        <w:t>(21)</w:t>
      </w:r>
      <w:r>
        <w:fldChar w:fldCharType="end"/>
      </w:r>
      <w:r>
        <w:t xml:space="preserve">. Los datos se transmiten en tiempo real a través </w:t>
      </w:r>
      <w:r>
        <w:t>de sistemas de comunicación remotos y autónomos, como radio, satélite o teléfono</w:t>
      </w:r>
      <w:r>
        <w:fldChar w:fldCharType="begin"/>
      </w:r>
      <w:r>
        <w:instrText>ADDIN ZOTERO_ITEM CSL_CITATION {"citationID":"52bzhQVV","properties":{"formattedCitation":"(21)","plainCitation":"(21)","noteIndex":0},"citationItems":[{"id":35,"uris":["http:/</w:instrText>
      </w:r>
      <w:r>
        <w:instrText>/zotero.org/users/local/zVa16ViL/items/UHD8PE7J"],"itemData":{"id":35,"type":"webpage","title":"Estación meteorológica automática (EMA) - ADASA","URL":"https://www.adasasystems.com/es/tecnologia/estacion-meteorologica-automatica-ema.html","accessed":{"date</w:instrText>
      </w:r>
      <w:r>
        <w:instrText>-parts":[["2023",3,25]]}}}],"schema":"https://github.com/citation-style-language/schema/raw/master/csl-citation.json"}</w:instrText>
      </w:r>
      <w:r>
        <w:fldChar w:fldCharType="separate"/>
      </w:r>
      <w:r>
        <w:t>(21)</w:t>
      </w:r>
      <w:r>
        <w:fldChar w:fldCharType="end"/>
      </w:r>
      <w:r>
        <w:t>.</w:t>
      </w:r>
    </w:p>
    <w:p w14:paraId="5EAA8DAA" w14:textId="77777777" w:rsidR="00996B68" w:rsidRDefault="007D32CB">
      <w:r>
        <w:t>Las EMAs son esenciales para la observación meteorológica, ya que ayudan a medir fenómenos meteorológicos extremos y salvaguardar</w:t>
      </w:r>
      <w:r>
        <w:t xml:space="preserve"> la vida de las personas y la integridad de los bienes</w:t>
      </w:r>
      <w:r>
        <w:fldChar w:fldCharType="begin"/>
      </w:r>
      <w:r>
        <w:instrText>ADDIN ZOTERO_ITEM CSL_CITATION {"citationID":"wdmJu1rz","properties":{"formattedCitation":"(21)","plainCitation":"(21)","noteIndex":0},"citationItems":[{"id":35,"uris":["http://zotero.org/users/local/zV</w:instrText>
      </w:r>
      <w:r>
        <w:instrText>a16ViL/items/UHD8PE7J"],"itemData":{"id":35,"type":"webpage","title":"Estación meteorológica automática (EMA) - ADASA","URL":"https://www.adasasystems.com/es/tecnologia/estacion-meteorologica-automatica-ema.html","accessed":{"date-parts":[["2023",3,25]]}}}</w:instrText>
      </w:r>
      <w:r>
        <w:instrText>],"schema":"https://github.com/citation-style-language/schema/raw/master/csl-citation.json"}</w:instrText>
      </w:r>
      <w:r>
        <w:fldChar w:fldCharType="separate"/>
      </w:r>
      <w:r>
        <w:t>(21)</w:t>
      </w:r>
      <w:r>
        <w:fldChar w:fldCharType="end"/>
      </w:r>
      <w:r>
        <w:t>. La función principal de este tipo de estación es generar y transmitir un mensaje codificado, llamado mensaje sinóptico, el cual sigue los lineamientos de l</w:t>
      </w:r>
      <w:r>
        <w:t>a Organización Meteorológica Mundial (OMM) para su integración y difusión a nivel nacional e internacional</w:t>
      </w:r>
      <w:r>
        <w:fldChar w:fldCharType="begin"/>
      </w:r>
      <w:r>
        <w:instrText>ADDIN ZOTERO_ITEM CSL_CITATION {"citationID":"FISl6YjX","properties":{"formattedCitation":"(22)","plainCitation":"(22)","noteIndex":0},"citationItems"</w:instrText>
      </w:r>
      <w:r>
        <w:instrText>:[{"id":37,"uris":["http://zotero.org/users/local/zVa16ViL/items/ATVPHSBZ"],"itemData":{"id":37,"type":"webpage","title":"Estaciones Meteorológicas Automáticas (EMA's)","URL":"https://smn.conagua.gob.mx/es/observando-el-tiempo/estaciones-meteorologicas-aut</w:instrText>
      </w:r>
      <w:r>
        <w:instrText>omaticas-ema-s","accessed":{"date-parts":[["2023",3,25]]}}}],"schema":"https://github.com/citation-style-language/schema/raw/master/csl-citation.json"}</w:instrText>
      </w:r>
      <w:r>
        <w:fldChar w:fldCharType="separate"/>
      </w:r>
      <w:r>
        <w:t>(22)</w:t>
      </w:r>
      <w:r>
        <w:fldChar w:fldCharType="end"/>
      </w:r>
      <w:r>
        <w:t>.</w:t>
      </w:r>
    </w:p>
    <w:p w14:paraId="5009A8EB" w14:textId="77777777" w:rsidR="00996B68" w:rsidRDefault="007D32CB">
      <w:r>
        <w:t>Las EMAs están compuestas de varias partes que ayudan al aporte de observaciones y mediciones de</w:t>
      </w:r>
      <w:r>
        <w:t xml:space="preserve"> las variables meteorológicas</w:t>
      </w:r>
      <w:r>
        <w:fldChar w:fldCharType="begin"/>
      </w:r>
      <w:r>
        <w:instrText>ADDIN ZOTERO_ITEM CSL_CITATION {"citationID":"PsGNSObW","properties":{"formattedCitation":"(23)","plainCitation":"(23)","noteIndex":0},"citationItems":[{"id":39,"uris":["http://zotero.org/users/local/zVa16ViL/items/2KT8ZM9M"],"</w:instrText>
      </w:r>
      <w:r>
        <w:instrText>itemData":{"id":39,"type":"webpage","title":"▷ Estaciones Meteorologicas Automaticas como funcionan","URL":"https://ingenieriaambiental.net/estaciones-meteorologicas-automaticas/","author":[{"family":"Tito","given":"Boris"}],"accessed":{"date-parts":[["202</w:instrText>
      </w:r>
      <w:r>
        <w:instrText>3",3,25]]}}}],"schema":"https://github.com/citation-style-language/schema/raw/master/csl-citation.json"}</w:instrText>
      </w:r>
      <w:r>
        <w:fldChar w:fldCharType="separate"/>
      </w:r>
      <w:r>
        <w:t>(23)</w:t>
      </w:r>
      <w:r>
        <w:fldChar w:fldCharType="end"/>
      </w:r>
      <w:r>
        <w:t>. A pesar de que muchos de estos sensores están automatizados, se basan o están inspirados en los instrumentos meteorológicos tradicionales o con</w:t>
      </w:r>
      <w:r>
        <w:t>vencionales</w:t>
      </w:r>
      <w:r>
        <w:fldChar w:fldCharType="begin"/>
      </w:r>
      <w:r>
        <w:instrText>ADDIN ZOTERO_ITEM CSL_CITATION {"citationID":"GSp5DgGj","properties":{"formattedCitation":"(23)","plainCitation":"(23)","noteIndex":0},"citationItems":[{"id":39,"uris":["http://zotero.org/users/local/zVa16ViL/items/2KT8ZM9M"],"itemData":{"id":39</w:instrText>
      </w:r>
      <w:r>
        <w:instrText>,"type":"webpage","title":"▷ Estaciones Meteorologicas Automaticas como funcionan","URL":"https://ingenieriaambiental.net/estaciones-meteorologicas-automaticas/","author":[{"family":"Tito","given":"Boris"}],"accessed":{"date-parts":[["2023",3,25]]}}}],"sch</w:instrText>
      </w:r>
      <w:r>
        <w:instrText>ema":"https://github.com/citation-style-language/schema/raw/master/csl-citation.json"}</w:instrText>
      </w:r>
      <w:r>
        <w:fldChar w:fldCharType="separate"/>
      </w:r>
      <w:r>
        <w:t>(23)</w:t>
      </w:r>
      <w:r>
        <w:fldChar w:fldCharType="end"/>
      </w:r>
      <w:r>
        <w:t xml:space="preserve">. Algunos de los sensores que integran una EMAs son el termómetro, el higrómetro, el barómetro, el </w:t>
      </w:r>
      <w:r>
        <w:lastRenderedPageBreak/>
        <w:t xml:space="preserve">anemómetro, el pluviómetro, el </w:t>
      </w:r>
      <w:proofErr w:type="spellStart"/>
      <w:r>
        <w:t>radiógrafo</w:t>
      </w:r>
      <w:proofErr w:type="spellEnd"/>
      <w:r>
        <w:t xml:space="preserve"> para medir propiedades</w:t>
      </w:r>
      <w:r>
        <w:t xml:space="preserve"> atmósfera-sol, el </w:t>
      </w:r>
      <w:proofErr w:type="spellStart"/>
      <w:r>
        <w:t>cielógrafo</w:t>
      </w:r>
      <w:proofErr w:type="spellEnd"/>
      <w:r>
        <w:t xml:space="preserve"> para medir la altura de las nubes, el sensor de visibilidad y el sensor de energía o radiación solar</w:t>
      </w:r>
      <w:r>
        <w:fldChar w:fldCharType="begin"/>
      </w:r>
      <w:r>
        <w:instrText>ADDIN ZOTERO_ITEM CSL_CITATION {"citationID":"2C4U8YS5","properties":{"formattedCitation":"(20,23)","plainCitation":"(20,23)",</w:instrText>
      </w:r>
      <w:r>
        <w:instrText>"noteIndex":0},"citationItems":[{"id":33,"uris":["http://zotero.org/users/local/zVa16ViL/items/FXXTMV34"],"itemData":{"id":33,"type":"webpage","title":"About the Automatic Weather Station project","URL":"https://web.archive.org/web/20090204082102/http://uw</w:instrText>
      </w:r>
      <w:r>
        <w:instrText>amrc.ssec.wisc.edu/aboutaws.html","accessed":{"date-parts":[["2023",3,25]]},"issued":{"date-parts":[["2009",2,4]]}}},{"id":39,"uris":["http://zotero.org/users/local/zVa16ViL/items/2KT8ZM9M"],"itemData":{"id":39,"type":"webpage","title":"▷ Estaciones Meteor</w:instrText>
      </w:r>
      <w:r>
        <w:instrText>ologicas Automaticas como funcionan","URL":"https://ingenieriaambiental.net/estaciones-meteorologicas-automaticas/","author":[{"family":"Tito","given":"Boris"}],"accessed":{"date-parts":[["2023",3,25]]}}}],"schema":"https://github.com/citation-style-langua</w:instrText>
      </w:r>
      <w:r>
        <w:instrText>ge/schema/raw/master/csl-citation.json"}</w:instrText>
      </w:r>
      <w:r>
        <w:fldChar w:fldCharType="separate"/>
      </w:r>
      <w:r>
        <w:t>(20,23)</w:t>
      </w:r>
      <w:r>
        <w:fldChar w:fldCharType="end"/>
      </w:r>
      <w:r>
        <w:t>.</w:t>
      </w:r>
    </w:p>
    <w:p w14:paraId="1DA22A5F" w14:textId="77777777" w:rsidR="00996B68" w:rsidRDefault="007D32CB">
      <w:pPr>
        <w:pStyle w:val="Ttulo3"/>
        <w:numPr>
          <w:ilvl w:val="2"/>
          <w:numId w:val="2"/>
        </w:numPr>
      </w:pPr>
      <w:r>
        <w:t>Estaciones meteorológicas automáticas en la agricultura</w:t>
      </w:r>
    </w:p>
    <w:p w14:paraId="714040AC" w14:textId="77777777" w:rsidR="00996B68" w:rsidRDefault="007D32CB">
      <w:r>
        <w:t xml:space="preserve">Las estaciones meteorológicas automáticas son cada vez más populares en la agricultura, ya que proporcionan a los agricultores datos </w:t>
      </w:r>
      <w:r>
        <w:t>precisos y en tiempo real sobre las condiciones climáticas en su área</w:t>
      </w:r>
      <w:r>
        <w:fldChar w:fldCharType="begin"/>
      </w:r>
      <w:r>
        <w:instrText>ADDIN ZOTERO_ITEM CSL_CITATION {"citationID":"b7S27sQy","properties":{"formattedCitation":"(24)","plainCitation":"(24)","noteIndex":0},"citationItems":[{"id":41,"uris":["http://zotero.org</w:instrText>
      </w:r>
      <w:r>
        <w:instrText>/users/local/zVa16ViL/items/JA9A8BRS"],"itemData":{"id":41,"type":"webpage","container-title":"iRiego New Generation S.L.","language":"es-ES","title":"Estaciones meteorológicas en la agricultura","URL":"http://iriego.es/blog/noticias-2/post/estaciones-mete</w:instrText>
      </w:r>
      <w:r>
        <w:instrText>orologicas-en-la-agricultura-175","accessed":{"date-parts":[["2023",3,25]]}}}],"schema":"https://github.com/citation-style-language/schema/raw/master/csl-citation.json"}</w:instrText>
      </w:r>
      <w:r>
        <w:fldChar w:fldCharType="separate"/>
      </w:r>
      <w:r>
        <w:t>(24)</w:t>
      </w:r>
      <w:r>
        <w:fldChar w:fldCharType="end"/>
      </w:r>
      <w:r>
        <w:t>. Estas estaciones están compuestas por una torre o trípode, sensores, un sistem</w:t>
      </w:r>
      <w:r>
        <w:t>a de adquisición de datos (</w:t>
      </w:r>
      <w:proofErr w:type="spellStart"/>
      <w:r>
        <w:t>datalogger</w:t>
      </w:r>
      <w:proofErr w:type="spellEnd"/>
      <w:r>
        <w:t>) y comunicaciones (modem, radio)</w:t>
      </w:r>
      <w:r>
        <w:fldChar w:fldCharType="begin"/>
      </w:r>
      <w:r>
        <w:instrText>ADDIN ZOTERO_ITEM CSL_CITATION {"citationID":"f2SJiVwb","properties":{"formattedCitation":"(24)","plainCitation":"(24)","noteIndex":0},"citationItems":[{"id":41,"uris":["http://zotero.or</w:instrText>
      </w:r>
      <w:r>
        <w:instrText>g/users/local/zVa16ViL/items/JA9A8BRS"],"itemData":{"id":41,"type":"webpage","container-title":"iRiego New Generation S.L.","language":"es-ES","title":"Estaciones meteorológicas en la agricultura","URL":"http://iriego.es/blog/noticias-2/post/estaciones-met</w:instrText>
      </w:r>
      <w:r>
        <w:instrText>eorologicas-en-la-agricultura-175","accessed":{"date-parts":[["2023",3,25]]}}}],"schema":"https://github.com/citation-style-language/schema/raw/master/csl-citation.json"}</w:instrText>
      </w:r>
      <w:r>
        <w:fldChar w:fldCharType="separate"/>
      </w:r>
      <w:r>
        <w:t>(24)</w:t>
      </w:r>
      <w:r>
        <w:fldChar w:fldCharType="end"/>
      </w:r>
      <w:r>
        <w:t>. Existen redes meteorológicas que son un conjunto de estaciones meteorológicas</w:t>
      </w:r>
      <w:r>
        <w:t xml:space="preserve"> automatizadas distribuidas por una zona o región</w:t>
      </w:r>
      <w:r>
        <w:fldChar w:fldCharType="begin"/>
      </w:r>
      <w:r>
        <w:instrText>ADDIN ZOTERO_ITEM CSL_CITATION {"citationID":"uJwRxMwM","properties":{"formattedCitation":"(24)","plainCitation":"(24)","noteIndex":0},"citationItems":[{"id":41,"uris":["http://zotero.org/users/local/zVa16Vi</w:instrText>
      </w:r>
      <w:r>
        <w:instrText>L/items/JA9A8BRS"],"itemData":{"id":41,"type":"webpage","container-title":"iRiego New Generation S.L.","language":"es-ES","title":"Estaciones meteorológicas en la agricultura","URL":"http://iriego.es/blog/noticias-2/post/estaciones-meteorologicas-en-la-agr</w:instrText>
      </w:r>
      <w:r>
        <w:instrText>icultura-175","accessed":{"date-parts":[["2023",3,25]]}}}],"schema":"https://github.com/citation-style-language/schema/raw/master/csl-citation.json"}</w:instrText>
      </w:r>
      <w:r>
        <w:fldChar w:fldCharType="separate"/>
      </w:r>
      <w:r>
        <w:t>(24)</w:t>
      </w:r>
      <w:r>
        <w:fldChar w:fldCharType="end"/>
      </w:r>
      <w:r>
        <w:t>. Estas redes recogen los datos de forma continua y los envían a una base desde la que son procesado</w:t>
      </w:r>
      <w:r>
        <w:t>s e interpretados y desde donde se ponen a disposición de los usuarios</w:t>
      </w:r>
      <w:r>
        <w:fldChar w:fldCharType="begin"/>
      </w:r>
      <w:r>
        <w:instrText>ADDIN ZOTERO_ITEM CSL_CITATION {"citationID":"poN8Ary7","properties":{"formattedCitation":"(24)","plainCitation":"(24)","noteIndex":0},"citationItems":[{"id":41,"uris":["http://zotero.or</w:instrText>
      </w:r>
      <w:r>
        <w:instrText>g/users/local/zVa16ViL/items/JA9A8BRS"],"itemData":{"id":41,"type":"webpage","container-title":"iRiego New Generation S.L.","language":"es-ES","title":"Estaciones meteorológicas en la agricultura","URL":"http://iriego.es/blog/noticias-2/post/estaciones-met</w:instrText>
      </w:r>
      <w:r>
        <w:instrText>eorologicas-en-la-agricultura-175","accessed":{"date-parts":[["2023",3,25]]}}}],"schema":"https://github.com/citation-style-language/schema/raw/master/csl-citation.json"}</w:instrText>
      </w:r>
      <w:r>
        <w:fldChar w:fldCharType="separate"/>
      </w:r>
      <w:r>
        <w:t>(24)</w:t>
      </w:r>
      <w:r>
        <w:fldChar w:fldCharType="end"/>
      </w:r>
      <w:r>
        <w:t>.</w:t>
      </w:r>
    </w:p>
    <w:p w14:paraId="48FDEF3C" w14:textId="77777777" w:rsidR="00996B68" w:rsidRDefault="007D32CB">
      <w:r>
        <w:t>Los datos de la Red Nacional de Estaciones Meteorológicas Automáticas (RNEAA)</w:t>
      </w:r>
      <w:r>
        <w:t xml:space="preserve"> pueden consultarse y descargarse a través de la página web del Laboratorio</w:t>
      </w:r>
      <w:r>
        <w:fldChar w:fldCharType="begin"/>
      </w:r>
      <w:r>
        <w:instrText>ADDIN ZOTERO_ITEM CSL_CITATION {"citationID":"NnIfd6rg","properties":{"formattedCitation":"(25)","plainCitation":"(25)","noteIndex":0},"citationItems":[{"id":43,"uris":["http://zote</w:instrText>
      </w:r>
      <w:r>
        <w:instrText>ro.org/users/local/zVa16ViL/items/7DUTRV2R"],"itemData":{"id":43,"type":"webpage","abstract":"La Agrometeorología es un término compuesto de Meteorología y Agricultura. Torres Ruiz (1995) señala que la Agrometeorología estudia la relación del tiempo con la</w:instrText>
      </w:r>
      <w:r>
        <w:instrText xml:space="preserve"> producción de los cultivos agrícol…","container-title":"Agriculturers.com | Red de Especialistas en Agricultura","language":"es","title":"Agrometeorología: del monitoreo del clima a la agricultura climáticamente inteligente","title-short":"Agrometeorologí</w:instrText>
      </w:r>
      <w:r>
        <w:instrText>a","URL":"https://agriculturers.com/agrometeorologia-del-monitoreo-del-clima-a-la-agricultura-climaticamente-inteligente/","author":[{"family":"Pizarro","given":"Escrito por Cynthia"}],"accessed":{"date-parts":[["2023",3,25]]},"issued":{"date-parts":[["201</w:instrText>
      </w:r>
      <w:r>
        <w:instrText>7",6,9]]}}}],"schema":"https://github.com/citation-style-language/schema/raw/master/csl-citation.json"}</w:instrText>
      </w:r>
      <w:r>
        <w:fldChar w:fldCharType="separate"/>
      </w:r>
      <w:r>
        <w:t>(25)</w:t>
      </w:r>
      <w:r>
        <w:fldChar w:fldCharType="end"/>
      </w:r>
      <w:r>
        <w:t>. Las estaciones envían cada 15 minutos los paquetes de datos de seis variables meteorológicas: temperatura del aire, humedad relativa, lluvia (lí</w:t>
      </w:r>
      <w:r>
        <w:t>quida)</w:t>
      </w:r>
      <w:r>
        <w:fldChar w:fldCharType="begin"/>
      </w:r>
      <w:r>
        <w:instrText>ADDIN ZOTERO_ITEM CSL_CITATION {"citationID":"mRwHmZb3","properties":{"formattedCitation":"(25)","plainCitation":"(25)","noteIndex":0},"citationItems":[{"id":43,"uris":["http://zotero.org/users/local/zVa16ViL/items/7DUTRV2R"],"itemData":{"id":43,"typ</w:instrText>
      </w:r>
      <w:r>
        <w:instrText>e":"webpage","abstract":"La Agrometeorología es un término compuesto de Meteorología y Agricultura. Torres Ruiz (1995) señala que la Agrometeorología estudia la relación del tiempo con la producción de los cultivos agrícol…","container-title":"Agriculturer</w:instrText>
      </w:r>
      <w:r>
        <w:instrText>s.com | Red de Especialistas en Agricultura","language":"es","title":"Agrometeorología: del monitoreo del clima a la agricultura climáticamente inteligente","title-short":"Agrometeorología","URL":"https://agriculturers.com/agrometeorologia-del-monitoreo-de</w:instrText>
      </w:r>
      <w:r>
        <w:instrText>l-clima-a-la-agricultura-climaticamente-inteligente/","author":[{"family":"Pizarro","given":"Escrito por Cynthia"}],"accessed":{"date-parts":[["2023",3,25]]},"issued":{"date-parts":[["2017",6,9]]}}}],"schema":"https://github.com/citation-style-language/sch</w:instrText>
      </w:r>
      <w:r>
        <w:instrText>ema/raw/master/csl-citation.json"}</w:instrText>
      </w:r>
      <w:r>
        <w:fldChar w:fldCharType="separate"/>
      </w:r>
      <w:r>
        <w:t>(25)</w:t>
      </w:r>
      <w:r>
        <w:fldChar w:fldCharType="end"/>
      </w:r>
      <w:r>
        <w:t>. Las estaciones meteorológicas pueden conectarse a los programadores de riego para iniciar o finalizar riegos según la temperatura ambiente y la humedad del suelo</w:t>
      </w:r>
      <w:r>
        <w:fldChar w:fldCharType="begin"/>
      </w:r>
      <w:r>
        <w:instrText>ADDIN ZOTERO_ITEM CSL_CITATION {"citationID":"c8IIXQ</w:instrText>
      </w:r>
      <w:r>
        <w:instrText>gP","properties":{"formattedCitation":"(26)","plainCitation":"(26)","noteIndex":0},"citationItems":[{"id":45,"uris":["http://zotero.org/users/local/zVa16ViL/items/JLQA9GBA"],"itemData":{"id":45,"type":"post-weblog","abstract":"Con la estación meteorológica</w:instrText>
      </w:r>
      <w:r>
        <w:instrText xml:space="preserve"> para agricultura puedes obtener datos sobre aquellas variables que influyen en el desarrollo de tus cultivos.","container-title":"Maher Electrónica","language":"es-ES","title":"Estación Meteorológica para agricultura:Viento, lluvia, humedad...","title-sho</w:instrText>
      </w:r>
      <w:r>
        <w:instrText>rt":"Estación Meteorológica para agricultura","URL":"https://www.maherelectronica.com/sensores-agricolas-clima/estacion-meteorologica-para-agricultura/","accessed":{"date-parts":[["2023",3,25]]}}}],"schema":"https://github.com/citation-style-language/schem</w:instrText>
      </w:r>
      <w:r>
        <w:instrText>a/raw/master/csl-citation.json"}</w:instrText>
      </w:r>
      <w:r>
        <w:fldChar w:fldCharType="separate"/>
      </w:r>
      <w:r>
        <w:t>(26)</w:t>
      </w:r>
      <w:r>
        <w:fldChar w:fldCharType="end"/>
      </w:r>
      <w:r>
        <w:t>.</w:t>
      </w:r>
    </w:p>
    <w:p w14:paraId="50CFA83D" w14:textId="77777777" w:rsidR="00996B68" w:rsidRDefault="007D32CB">
      <w:r>
        <w:t>La monitorización meteorológica en la agricultura de precisión es determinante porque contribuye a una mejor gestión de los riesgos asociados al tiempo y al clima para conseguir la máxima producción</w:t>
      </w:r>
      <w:r>
        <w:fldChar w:fldCharType="begin"/>
      </w:r>
      <w:r>
        <w:instrText>ADDIN ZOTERO_ITEM</w:instrText>
      </w:r>
      <w:r>
        <w:instrText xml:space="preserve"> CSL_CITATION {"citationID":"RTsTPNSv","properties":{"formattedCitation":"(27)","plainCitation":"(27)","noteIndex":0},"citationItems":[{"id":46,"uris":["http://zotero.org/users/local/zVa16ViL/items/CC633ED4"],"itemData":{"id":46,"type":"post-weblog","abstr</w:instrText>
      </w:r>
      <w:r>
        <w:instrText>act":"ENVIRA IoT ha desarrollado un sistema de monitorización meteorológica profesional en agricultura de precisión que permite disponer de información en tiempo real de las condiciones meteorológicas para conseguir la máxima producción en campos y cultivo</w:instrText>
      </w:r>
      <w:r>
        <w:instrText>s.","container-title":"Envira IOT","language":"es-ES","title":"Monitorización meteorológica en agricultura de precisión","URL":"https://enviraiot.es/monitorizacion-meteorologica-agricultura-precision/","accessed":{"date-parts":[["2023",3,25]]}}}],"schema":</w:instrText>
      </w:r>
      <w:r>
        <w:instrText>"https://github.com/citation-style-language/schema/raw/master/csl-citation.json"}</w:instrText>
      </w:r>
      <w:r>
        <w:fldChar w:fldCharType="separate"/>
      </w:r>
      <w:r>
        <w:t>(27)</w:t>
      </w:r>
      <w:r>
        <w:fldChar w:fldCharType="end"/>
      </w:r>
      <w:r>
        <w:t xml:space="preserve">. Las estaciones meteorológicas pueden integrarse con los sistemas de gestión de datos de ENVIRA </w:t>
      </w:r>
      <w:proofErr w:type="spellStart"/>
      <w:r>
        <w:t>IoT</w:t>
      </w:r>
      <w:proofErr w:type="spellEnd"/>
      <w:r>
        <w:t>, lo que permite al usuario conocer el entorno y adelantarse incluso</w:t>
      </w:r>
      <w:r>
        <w:t xml:space="preserve"> ante situaciones especiales de climatología</w:t>
      </w:r>
      <w:r>
        <w:fldChar w:fldCharType="begin"/>
      </w:r>
      <w:r>
        <w:instrText>ADDIN ZOTERO_ITEM CSL_CITATION {"citationID":"Egs3saLL","properties":{"formattedCitation":"(27)","plainCitation":"(27)","noteIndex":0},"citationItems":[{"id":46,"uris":["http://zotero.org/users/local/zVa16ViL/ite</w:instrText>
      </w:r>
      <w:r>
        <w:instrText>ms/CC633ED4"],"itemData":{"id":46,"type":"post-weblog","abstract":"ENVIRA IoT ha desarrollado un sistema de monitorización meteorológica profesional en agricultura de precisión que permite disponer de información en tiempo real de las condiciones meteoroló</w:instrText>
      </w:r>
      <w:r>
        <w:instrText>gicas para conseguir la máxima producción en campos y cultivos.","container-title":"Envira IOT","language":"es-ES","title":"Monitorización meteorológica en agricultura de precisión","URL":"https://enviraiot.es/monitorizacion-meteorologica-agricultura-preci</w:instrText>
      </w:r>
      <w:r>
        <w:instrText>sion/","accessed":{"date-parts":[["2023",3,25]]}}}],"schema":"https://github.com/citation-style-language/schema/raw/master/csl-citation.json"}</w:instrText>
      </w:r>
      <w:r>
        <w:fldChar w:fldCharType="separate"/>
      </w:r>
      <w:r>
        <w:t>(27)</w:t>
      </w:r>
      <w:r>
        <w:fldChar w:fldCharType="end"/>
      </w:r>
      <w:r>
        <w:t>. Además, se pueden instalar otros sensores de medidas atmosféricas que se precisen</w:t>
      </w:r>
      <w:r>
        <w:fldChar w:fldCharType="begin"/>
      </w:r>
      <w:r>
        <w:instrText>ADDIN ZOTERO_ITEM CSL_CI</w:instrText>
      </w:r>
      <w:r>
        <w:instrText>TATION {"citationID":"QItNKXiU","properties":{"formattedCitation":"(27)","plainCitation":"(27)","noteIndex":0},"citationItems":[{"id":46,"uris":["http://zotero.org/users/local/zVa16ViL/items/CC633ED4"],"itemData":{"id":46,"type":"post-weblog","abstract":"E</w:instrText>
      </w:r>
      <w:r>
        <w:instrText>NVIRA IoT ha desarrollado un sistema de monitorización meteorológica profesional en agricultura de precisión que permite disponer de información en tiempo real de las condiciones meteorológicas para conseguir la máxima producción en campos y cultivos.","co</w:instrText>
      </w:r>
      <w:r>
        <w:instrText>ntainer-title":"Envira IOT","language":"es-ES","title":"Monitorización meteorológica en agricultura de precisión","URL":"https://enviraiot.es/monitorizacion-meteorologica-agricultura-precision/","accessed":{"date-parts":[["2023",3,25]]}}}],"schema":"https:</w:instrText>
      </w:r>
      <w:r>
        <w:instrText>//github.com/citation-style-language/schema/raw/master/csl-citation.json"}</w:instrText>
      </w:r>
      <w:r>
        <w:fldChar w:fldCharType="separate"/>
      </w:r>
      <w:r>
        <w:t>(27)</w:t>
      </w:r>
      <w:r>
        <w:fldChar w:fldCharType="end"/>
      </w:r>
      <w:r>
        <w:t>. En resumen, las estaciones meteorológicas automáticas son una herramienta valiosa para los agricultores, ya que les permiten tomar decisiones informadas para disminuir el im</w:t>
      </w:r>
      <w:r>
        <w:t>pacto de las condiciones adversas del tiempo sobre los cultivos y organizar su sistema de producción en condiciones de mejora para el productor ante la eventual presencia de una plaga</w:t>
      </w:r>
      <w:r>
        <w:fldChar w:fldCharType="begin"/>
      </w:r>
      <w:r>
        <w:instrText>ADDIN ZOTERO_ITEM CSL_CITATION {"citationID":"FEqSAer1","properties":{"fo</w:instrText>
      </w:r>
      <w:r>
        <w:instrText>rmattedCitation":"(24)","plainCitation":"(24)","noteIndex":0},"citationItems":[{"id":41,"uris":["http://zotero.org/users/local/zVa16ViL/items/JA9A8BRS"],"itemData":{"id":41,"type":"webpage","container-title":"iRiego New Generation S.L.","language":"es-ES",</w:instrText>
      </w:r>
      <w:r>
        <w:instrText>"title":"Estaciones meteorológicas en la agricultura","URL":"http://iriego.es/blog/noticias-2/post/estaciones-meteorologicas-en-la-agricultura-175","accessed":{"date-parts":[["2023",3,25]]}}}],"schema":"https://github.com/citation-style-language/schema/raw</w:instrText>
      </w:r>
      <w:r>
        <w:instrText>/master/csl-citation.json"}</w:instrText>
      </w:r>
      <w:r>
        <w:fldChar w:fldCharType="separate"/>
      </w:r>
      <w:r>
        <w:t>(24)</w:t>
      </w:r>
      <w:r>
        <w:fldChar w:fldCharType="end"/>
      </w:r>
      <w:r>
        <w:t>.</w:t>
      </w:r>
    </w:p>
    <w:p w14:paraId="49760506" w14:textId="77777777" w:rsidR="00996B68" w:rsidRDefault="007D32CB" w:rsidP="00782FB9">
      <w:pPr>
        <w:pStyle w:val="Ttulo2"/>
      </w:pPr>
      <w:r>
        <w:lastRenderedPageBreak/>
        <w:t>Manejo de los Datos</w:t>
      </w:r>
    </w:p>
    <w:p w14:paraId="4FABA15A" w14:textId="77777777" w:rsidR="00996B68" w:rsidRDefault="007D32CB">
      <w:pPr>
        <w:pStyle w:val="Ttulo3"/>
        <w:numPr>
          <w:ilvl w:val="2"/>
          <w:numId w:val="2"/>
        </w:numPr>
      </w:pPr>
      <w:bookmarkStart w:id="3" w:name="_bookmark781"/>
      <w:bookmarkStart w:id="4" w:name="_bookmark78"/>
      <w:bookmarkStart w:id="5" w:name="Adquisición_de_datos"/>
      <w:bookmarkEnd w:id="3"/>
      <w:bookmarkEnd w:id="4"/>
      <w:bookmarkEnd w:id="5"/>
      <w:r>
        <w:t>A</w:t>
      </w:r>
      <w:r>
        <w:t>dquisición</w:t>
      </w:r>
      <w:r>
        <w:rPr>
          <w:spacing w:val="-6"/>
        </w:rPr>
        <w:t xml:space="preserve"> </w:t>
      </w:r>
      <w:r>
        <w:t>de</w:t>
      </w:r>
      <w:r>
        <w:rPr>
          <w:spacing w:val="-5"/>
        </w:rPr>
        <w:t xml:space="preserve"> </w:t>
      </w:r>
      <w:r>
        <w:t>Datos</w:t>
      </w:r>
    </w:p>
    <w:p w14:paraId="0659E24D" w14:textId="77777777" w:rsidR="00996B68" w:rsidRDefault="007D32CB">
      <w:r>
        <w:t>La adquisición de datos meteorológicos es esencial para la agricultura, ya que permite a los agricultores tomar decisiones informadas sobre el momento adecuado para plantar, regar</w:t>
      </w:r>
      <w:r>
        <w:t xml:space="preserve"> y cosechar sus cultivos</w:t>
      </w:r>
      <w:r>
        <w:fldChar w:fldCharType="begin"/>
      </w:r>
      <w:r>
        <w:instrText>ADDIN ZOTERO_ITEM CSL_CITATION {"citationID":"wbwsEkfV","properties":{"formattedCitation":"(28)","plainCitation":"(28)","noteIndex":0},"citationItems":[{"id":48,"uris":["http://zotero.org/users/local/zVa16ViL/items/RAZ64KC5"],"itemD</w:instrText>
      </w:r>
      <w:r>
        <w:instrText xml:space="preserve">ata":{"id":48,"type":"webpage","abstract":"La gestión de riesgos asociados al tiempo y al clima en la agricultura se ha convertido en un asunto importante debido al cambio climático. El Grupo Intergubernamental de Expertos sobre el Cambio Climático (IPCC) </w:instrText>
      </w:r>
      <w:r>
        <w:instrText>ha destacado tanto los múltiples riesgos climáticos existentes en la agricultura y en la seguridad alimentaria, como el potencial de mejora de los sistemas meteorológicos y climáticos de alerta temprana para ayudar a los agricultores. El uso racional de la</w:instrText>
      </w:r>
      <w:r>
        <w:instrText xml:space="preserve"> información sobre el tiempo y el clima puede ayudar en la toma de decisiones políticas, institucionales y comunitarias, mejor informadas, que reduzcan los riesgos asociados y favorezcan las oportunidades, mejoren el uso eficiente de recursos limitados e i</w:instrText>
      </w:r>
      <w:r>
        <w:instrText>ncrementen la producción en los cultivos, la ganadería y la pesca. Los Servicios Meteorológicos e Hidrológicos Nacionales (SMHN) tienen un papel importante que desempeñar en el suministro de tales informaciones de tipo meteorológico y climático a los agric</w:instrText>
      </w:r>
      <w:r>
        <w:instrText>ultores de grandes y pequeñas explotaciones.","language":"es","title":"Servicios meteorológicos y climáticos para los agricultores de la India","URL":"https://public.wmo.int/es/resources/bulletin/servicios-meteorolo%CC%81gicos-y-clima%CC%81ticos-para-los-a</w:instrText>
      </w:r>
      <w:r>
        <w:instrText>gricultores-de-la-india","author":[{"family":"Rathore","given":"L. S."},{"family":"Chattopadhyay","given":"Nabansu"}],"accessed":{"date-parts":[["2023",3,25]]},"issued":{"date-parts":[["2017",6,27]]}}}],"schema":"https://github.com/citation-style-language/</w:instrText>
      </w:r>
      <w:r>
        <w:instrText>schema/raw/master/csl-citation.json"}</w:instrText>
      </w:r>
      <w:r>
        <w:fldChar w:fldCharType="separate"/>
      </w:r>
      <w:r>
        <w:t>(28)</w:t>
      </w:r>
      <w:r>
        <w:fldChar w:fldCharType="end"/>
      </w:r>
      <w:r>
        <w:t>. Los servicios de asesoramiento agro meteorológico proporcionan información eficaz sobre el tiempo y el clima y los servicios de pronóstico para ayudar a los agricultores a minimizar los riesgos meteorológicos y</w:t>
      </w:r>
      <w:r>
        <w:t xml:space="preserve"> climáticos en la agricultura</w:t>
      </w:r>
      <w:r>
        <w:fldChar w:fldCharType="begin"/>
      </w:r>
      <w:r>
        <w:instrText>ADDIN ZOTERO_ITEM CSL_CITATION {"citationID":"FQOWqq6n","properties":{"formattedCitation":"(28)","plainCitation":"(28)","noteIndex":0},"citationItems":[{"id":48,"uris":["http://zotero.org/users/local/zVa16ViL/items/RAZ64KC5"],"</w:instrText>
      </w:r>
      <w:r>
        <w:instrText>itemData":{"id":48,"type":"webpage","abstract":"La gestión de riesgos asociados al tiempo y al clima en la agricultura se ha convertido en un asunto importante debido al cambio climático. El Grupo Intergubernamental de Expertos sobre el Cambio Climático (I</w:instrText>
      </w:r>
      <w:r>
        <w:instrText xml:space="preserve">PCC) ha destacado tanto los múltiples riesgos climáticos existentes en la agricultura y en la seguridad alimentaria, como el potencial de mejora de los sistemas meteorológicos y climáticos de alerta temprana para ayudar a los agricultores. El uso racional </w:instrText>
      </w:r>
      <w:r>
        <w:instrText>de la información sobre el tiempo y el clima puede ayudar en la toma de decisiones políticas, institucionales y comunitarias, mejor informadas, que reduzcan los riesgos asociados y favorezcan las oportunidades, mejoren el uso eficiente de recursos limitado</w:instrText>
      </w:r>
      <w:r>
        <w:instrText xml:space="preserve">s e incrementen la producción en los cultivos, la ganadería y la pesca. Los Servicios Meteorológicos e Hidrológicos Nacionales (SMHN) tienen un papel importante que desempeñar en el suministro de tales informaciones de tipo meteorológico y climático a los </w:instrText>
      </w:r>
      <w:r>
        <w:instrText>agricultores de grandes y pequeñas explotaciones.","language":"es","title":"Servicios meteorológicos y climáticos para los agricultores de la India","URL":"https://public.wmo.int/es/resources/bulletin/servicios-meteorolo%CC%81gicos-y-clima%CC%81ticos-para-</w:instrText>
      </w:r>
      <w:r>
        <w:instrText>los-agricultores-de-la-india","author":[{"family":"Rathore","given":"L. S."},{"family":"Chattopadhyay","given":"Nabansu"}],"accessed":{"date-parts":[["2023",3,25]]},"issued":{"date-parts":[["2017",6,27]]}}}],"schema":"https://github.com/citation-style-lang</w:instrText>
      </w:r>
      <w:r>
        <w:instrText>uage/schema/raw/master/csl-citation.json"}</w:instrText>
      </w:r>
      <w:r>
        <w:fldChar w:fldCharType="separate"/>
      </w:r>
      <w:r>
        <w:t>(28)</w:t>
      </w:r>
      <w:r>
        <w:fldChar w:fldCharType="end"/>
      </w:r>
      <w:r>
        <w:t>. Estos servicios utilizan tres canales de difusión: medios de comunicación, campañas de sensibilización a grupos y contactos individuales para llegar a un mayor número de agricultores</w:t>
      </w:r>
      <w:r>
        <w:fldChar w:fldCharType="begin"/>
      </w:r>
      <w:r>
        <w:instrText>ADDIN ZOTERO_ITEM CSL_C</w:instrText>
      </w:r>
      <w:r>
        <w:instrText>ITATION {"citationID":"NvmPECIC","properties":{"formattedCitation":"(28)","plainCitation":"(28)","noteIndex":0},"citationItems":[{"id":48,"uris":["http://zotero.org/users/local/zVa16ViL/items/RAZ64KC5"],"itemData":{"id":48,"type":"webpage","abstract":"La g</w:instrText>
      </w:r>
      <w:r>
        <w:instrText>estión de riesgos asociados al tiempo y al clima en la agricultura se ha convertido en un asunto importante debido al cambio climático. El Grupo Intergubernamental de Expertos sobre el Cambio Climático (IPCC) ha destacado tanto los múltiples riesgos climát</w:instrText>
      </w:r>
      <w:r>
        <w:instrText>icos existentes en la agricultura y en la seguridad alimentaria, como el potencial de mejora de los sistemas meteorológicos y climáticos de alerta temprana para ayudar a los agricultores. El uso racional de la información sobre el tiempo y el clima puede a</w:instrText>
      </w:r>
      <w:r>
        <w:instrText>yudar en la toma de decisiones políticas, institucionales y comunitarias, mejor informadas, que reduzcan los riesgos asociados y favorezcan las oportunidades, mejoren el uso eficiente de recursos limitados e incrementen la producción en los cultivos, la ga</w:instrText>
      </w:r>
      <w:r>
        <w:instrText>nadería y la pesca. Los Servicios Meteorológicos e Hidrológicos Nacionales (SMHN) tienen un papel importante que desempeñar en el suministro de tales informaciones de tipo meteorológico y climático a los agricultores de grandes y pequeñas explotaciones.","</w:instrText>
      </w:r>
      <w:r>
        <w:instrText>language":"es","title":"Servicios meteorológicos y climáticos para los agricultores de la India","URL":"https://public.wmo.int/es/resources/bulletin/servicios-meteorolo%CC%81gicos-y-clima%CC%81ticos-para-los-agricultores-de-la-india","author":[{"family":"R</w:instrText>
      </w:r>
      <w:r>
        <w:instrText>athore","given":"L. S."},{"family":"Chattopadhyay","given":"Nabansu"}],"accessed":{"date-parts":[["2023",3,25]]},"issued":{"date-parts":[["2017",6,27]]}}}],"schema":"https://github.com/citation-style-language/schema/raw/master/csl-citation.json"}</w:instrText>
      </w:r>
      <w:r>
        <w:fldChar w:fldCharType="separate"/>
      </w:r>
      <w:r>
        <w:t>(28)</w:t>
      </w:r>
      <w:r>
        <w:fldChar w:fldCharType="end"/>
      </w:r>
      <w:r>
        <w:t>. A</w:t>
      </w:r>
      <w:r>
        <w:t>ctualmente, alrededor de 19 millones de agricultores están suscritos a estos servicios</w:t>
      </w:r>
      <w:r>
        <w:fldChar w:fldCharType="begin"/>
      </w:r>
      <w:r>
        <w:instrText>ADDIN ZOTERO_ITEM CSL_CITATION {"citationID":"nAgYSVcT","properties":{"formattedCitation":"(28)","plainCitation":"(28)","noteIndex":0},"citationItems":[{"id":48,"uris":["</w:instrText>
      </w:r>
      <w:r>
        <w:instrText>http://zotero.org/users/local/zVa16ViL/items/RAZ64KC5"],"itemData":{"id":48,"type":"webpage","abstract":"La gestión de riesgos asociados al tiempo y al clima en la agricultura se ha convertido en un asunto importante debido al cambio climático. El Grupo In</w:instrText>
      </w:r>
      <w:r>
        <w:instrText xml:space="preserve">tergubernamental de Expertos sobre el Cambio Climático (IPCC) ha destacado tanto los múltiples riesgos climáticos existentes en la agricultura y en la seguridad alimentaria, como el potencial de mejora de los sistemas meteorológicos y climáticos de alerta </w:instrText>
      </w:r>
      <w:r>
        <w:instrText>temprana para ayudar a los agricultores. El uso racional de la información sobre el tiempo y el clima puede ayudar en la toma de decisiones políticas, institucionales y comunitarias, mejor informadas, que reduzcan los riesgos asociados y favorezcan las opo</w:instrText>
      </w:r>
      <w:r>
        <w:instrText>rtunidades, mejoren el uso eficiente de recursos limitados e incrementen la producción en los cultivos, la ganadería y la pesca. Los Servicios Meteorológicos e Hidrológicos Nacionales (SMHN) tienen un papel importante que desempeñar en el suministro de tal</w:instrText>
      </w:r>
      <w:r>
        <w:instrText>es informaciones de tipo meteorológico y climático a los agricultores de grandes y pequeñas explotaciones.","language":"es","title":"Servicios meteorológicos y climáticos para los agricultores de la India","URL":"https://public.wmo.int/es/resources/bulleti</w:instrText>
      </w:r>
      <w:r>
        <w:instrText>n/servicios-meteorolo%CC%81gicos-y-clima%CC%81ticos-para-los-agricultores-de-la-india","author":[{"family":"Rathore","given":"L. S."},{"family":"Chattopadhyay","given":"Nabansu"}],"accessed":{"date-parts":[["2023",3,25]]},"issued":{"date-parts":[["2017",6,</w:instrText>
      </w:r>
      <w:r>
        <w:instrText>27]]}}}],"schema":"https://github.com/citation-style-language/schema/raw/master/csl-citation.json"}</w:instrText>
      </w:r>
      <w:r>
        <w:fldChar w:fldCharType="separate"/>
      </w:r>
      <w:r>
        <w:t>(28)</w:t>
      </w:r>
      <w:r>
        <w:fldChar w:fldCharType="end"/>
      </w:r>
      <w:r>
        <w:t>.</w:t>
      </w:r>
    </w:p>
    <w:p w14:paraId="414B46F7" w14:textId="77777777" w:rsidR="00996B68" w:rsidRDefault="007D32CB">
      <w:r>
        <w:t xml:space="preserve">La Base de Datos Climáticos de América Central (BDCAC) es una base de datos que incluye series de datos climáticos de la región, que datan desde el </w:t>
      </w:r>
      <w:r>
        <w:t>año 1970 en adelante y se ha venido utilizando por parte de los servicios meteorológicos</w:t>
      </w:r>
      <w:r>
        <w:fldChar w:fldCharType="begin"/>
      </w:r>
      <w:r>
        <w:instrText>ADDIN ZOTERO_ITEM CSL_CITATION {"citationID":"qXZwF3Vj","properties":{"formattedCitation":"(29)","plainCitation":"(29)","noteIndex":0},"citationItems":[{"id":50,"uris":</w:instrText>
      </w:r>
      <w:r>
        <w:instrText>["http://zotero.org/users/local/zVa16ViL/items/XMYNPSHT"],"itemData":{"id":50,"type":"post-weblog","language":"es","title":"Base de Datos Climáticos de América Central (BDCAC) – Centro Clima","URL":"https://centroclima.org/clima/bdcac/","accessed":{"date-p</w:instrText>
      </w:r>
      <w:r>
        <w:instrText>arts":[["2023",3,25]]}}}],"schema":"https://github.com/citation-style-language/schema/raw/master/csl-citation.json"}</w:instrText>
      </w:r>
      <w:r>
        <w:fldChar w:fldCharType="separate"/>
      </w:r>
      <w:r>
        <w:t>(29)</w:t>
      </w:r>
      <w:r>
        <w:fldChar w:fldCharType="end"/>
      </w:r>
      <w:r>
        <w:t>. Esta base de datos es útil para la generación de productos informáticos que ayuden a la adaptación de diferentes sectores, incluyen</w:t>
      </w:r>
      <w:r>
        <w:t>do la agricultura</w:t>
      </w:r>
      <w:r>
        <w:fldChar w:fldCharType="begin"/>
      </w:r>
      <w:r>
        <w:instrText>ADDIN ZOTERO_ITEM CSL_CITATION {"citationID":"LIDeoVMP","properties":{"formattedCitation":"(29)","plainCitation":"(29)","noteIndex":0},"citationItems":[{"id":50,"uris":["http://zotero.org/users/local/zVa16ViL/items/XMYNPSHT"],"itemData":{"</w:instrText>
      </w:r>
      <w:r>
        <w:instrText>id":50,"type":"post-weblog","language":"es","title":"Base de Datos Climáticos de América Central (BDCAC) – Centro Clima","URL":"https://centroclima.org/clima/bdcac/","accessed":{"date-parts":[["2023",3,25]]}}}],"schema":"https://github.com/citation-style-l</w:instrText>
      </w:r>
      <w:r>
        <w:instrText>anguage/schema/raw/master/csl-citation.json"}</w:instrText>
      </w:r>
      <w:r>
        <w:fldChar w:fldCharType="separate"/>
      </w:r>
      <w:r>
        <w:t>(29)</w:t>
      </w:r>
      <w:r>
        <w:fldChar w:fldCharType="end"/>
      </w:r>
      <w:r>
        <w:t>.</w:t>
      </w:r>
    </w:p>
    <w:p w14:paraId="7FEE44E6" w14:textId="77777777" w:rsidR="00996B68" w:rsidRDefault="007D32CB">
      <w:pPr>
        <w:rPr>
          <w:sz w:val="35"/>
        </w:rPr>
      </w:pPr>
      <w:r>
        <w:t>La Administración Nacional Oceánica y Atmosférica (NOAA) de los Estados Unidos también proporciona datos meteorológicos y oceánicos</w:t>
      </w:r>
      <w:r>
        <w:fldChar w:fldCharType="begin"/>
      </w:r>
      <w:r>
        <w:instrText xml:space="preserve">ADDIN ZOTERO_ITEM CSL_CITATION </w:instrText>
      </w:r>
      <w:r>
        <w:instrText>{"citationID":"bhGTUaRu","properties":{"formattedCitation":"(30)","plainCitation":"(30)","noteIndex":0},"citationItems":[{"id":52,"uris":["http://zotero.org/users/local/zVa16ViL/items/5JR36454"],"itemData":{"id":52,"type":"webpage","title":"Datos - NOAA/AO</w:instrText>
      </w:r>
      <w:r>
        <w:instrText>ML","URL":"https://www.aoml.noaa.gov/es/data-products/","accessed":{"date-parts":[["2023",3,25]]}}}],"schema":"https://github.com/citation-style-language/schema/raw/master/csl-citation.json"}</w:instrText>
      </w:r>
      <w:r>
        <w:fldChar w:fldCharType="separate"/>
      </w:r>
      <w:r>
        <w:t>(30)</w:t>
      </w:r>
      <w:r>
        <w:fldChar w:fldCharType="end"/>
      </w:r>
      <w:r>
        <w:t>. Estos datos son cruciales para los pronósticos meteoroló</w:t>
      </w:r>
      <w:r>
        <w:t>gicos y proporcionan información relacionada con el clima y la biología del océano</w:t>
      </w:r>
      <w:r>
        <w:fldChar w:fldCharType="begin"/>
      </w:r>
      <w:r>
        <w:instrText>ADDIN ZOTERO_ITEM CSL_CITATION {"citationID":"BCva8RGf","properties":{"formattedCitation":"(30)","plainCitation":"(30)","noteIndex":0},"citationItems":[{"id":52,"uris":["http</w:instrText>
      </w:r>
      <w:r>
        <w:instrText>://zotero.org/users/local/zVa16ViL/items/5JR36454"],"itemData":{"id":52,"type":"webpage","title":"Datos - NOAA/AOML","URL":"https://www.aoml.noaa.gov/es/data-products/","accessed":{"date-parts":[["2023",3,25]]}}}],"schema":"https://github.com/citation-styl</w:instrText>
      </w:r>
      <w:r>
        <w:instrText>e-language/schema/raw/master/csl-citation.json"}</w:instrText>
      </w:r>
      <w:r>
        <w:fldChar w:fldCharType="separate"/>
      </w:r>
      <w:r>
        <w:t>(30)</w:t>
      </w:r>
      <w:r>
        <w:fldChar w:fldCharType="end"/>
      </w:r>
      <w:r>
        <w:t>. La NOAA recopila datos y realiza análisis como parte del Sistema de Observación del Océano de la NOAA</w:t>
      </w:r>
      <w:r>
        <w:fldChar w:fldCharType="begin"/>
      </w:r>
      <w:r>
        <w:instrText>ADDIN ZOTERO_ITEM CSL_CITATION {"citationID":"9EVfSvQ1","properties":{"formattedCitation":"(30)","</w:instrText>
      </w:r>
      <w:r>
        <w:instrText>plainCitation":"(30)","noteIndex":0},"citationItems":[{"id":52,"uris":["http://zotero.org/users/local/zVa16ViL/items/5JR36454"],"itemData":{"id":52,"type":"webpage","title":"Datos - NOAA/AOML","URL":"https://www.aoml.noaa.gov/es/data-products/","accessed":</w:instrText>
      </w:r>
      <w:r>
        <w:instrText>{"date-parts":[["2023",3,25]]}}}],"schema":"https://github.com/citation-style-language/schema/raw/master/csl-citation.json"}</w:instrText>
      </w:r>
      <w:r>
        <w:fldChar w:fldCharType="separate"/>
      </w:r>
      <w:r>
        <w:t>(30)</w:t>
      </w:r>
      <w:r>
        <w:fldChar w:fldCharType="end"/>
      </w:r>
      <w:r>
        <w:t>. Los datos recopilados por la NOAA son utilizados para informes trimestrales sobre ciertas variables clave del estado de los</w:t>
      </w:r>
      <w:r>
        <w:t xml:space="preserve"> océanos</w:t>
      </w:r>
      <w:r>
        <w:fldChar w:fldCharType="begin"/>
      </w:r>
      <w:r>
        <w:instrText>ADDIN ZOTERO_ITEM CSL_CITATION {"citationID":"qEqoWaMq","properties":{"formattedCitation":"(30)","plainCitation":"(30)","noteIndex":0},"citationItems":[{"id":52,"uris":["http://zotero.org/users/local/zVa16ViL/items/5JR36454"],"itemData":{"id":52,"t</w:instrText>
      </w:r>
      <w:r>
        <w:instrText>ype":"webpage","title":"Datos - NOAA/AOML","URL":"https://www.aoml.noaa.gov/es/data-products/","accessed":{"date-parts":[["2023",3,25]]}}}],"schema":"https://github.com/citation-style-language/schema/raw/master/csl-citation.json"}</w:instrText>
      </w:r>
      <w:r>
        <w:fldChar w:fldCharType="separate"/>
      </w:r>
      <w:r>
        <w:t>(30)</w:t>
      </w:r>
      <w:r>
        <w:fldChar w:fldCharType="end"/>
      </w:r>
      <w:r>
        <w:t>.</w:t>
      </w:r>
    </w:p>
    <w:p w14:paraId="72D61D38" w14:textId="77777777" w:rsidR="00996B68" w:rsidRDefault="00996B68">
      <w:pPr>
        <w:pStyle w:val="Textoindependiente"/>
      </w:pPr>
    </w:p>
    <w:p w14:paraId="1B2BDC51" w14:textId="77777777" w:rsidR="00996B68" w:rsidRDefault="007D32CB">
      <w:pPr>
        <w:pStyle w:val="Ttulo3"/>
        <w:numPr>
          <w:ilvl w:val="2"/>
          <w:numId w:val="2"/>
        </w:numPr>
      </w:pPr>
      <w:r>
        <w:t>Transmisión</w:t>
      </w:r>
      <w:r>
        <w:rPr>
          <w:spacing w:val="-10"/>
        </w:rPr>
        <w:t xml:space="preserve"> </w:t>
      </w:r>
      <w:r>
        <w:t>de</w:t>
      </w:r>
      <w:r>
        <w:rPr>
          <w:spacing w:val="-10"/>
        </w:rPr>
        <w:t xml:space="preserve"> </w:t>
      </w:r>
      <w:r>
        <w:t>D</w:t>
      </w:r>
      <w:r>
        <w:t>atos</w:t>
      </w:r>
    </w:p>
    <w:p w14:paraId="7CAFC359" w14:textId="77777777" w:rsidR="00996B68" w:rsidRDefault="007D32CB">
      <w:r>
        <w:t>La agricultura de precisión es una técnica que utiliza la tecnología de la información para adecuar el manejo de suelos y cultivos a la variabilidad presente dentro de un lote</w:t>
      </w:r>
      <w:r>
        <w:fldChar w:fldCharType="begin"/>
      </w:r>
      <w:r>
        <w:instrText>ADDIN ZOTERO_ITEM CSL_CITATION {"citationID":"3PIlCybv","properties":{"forma</w:instrText>
      </w:r>
      <w:r>
        <w:instrText>ttedCitation":"(31)","plainCitation":"(31)","noteIndex":0},"citationItems":[{"id":58,"uris":["http://zotero.org/users/local/zVa16ViL/items/2R3QYVBM"],"itemData":{"id":58,"type":"document","title":"8CyT12.pdf","URL":"https://www.palermo.edu/ingenieria/downl</w:instrText>
      </w:r>
      <w:r>
        <w:instrText>oads/pdfwebc&amp;T8/8CyT12.pdf","accessed":{"date-parts":[["2023",3,25]]}}}],"schema":"https://github.com/citation-style-language/schema/raw/master/csl-citation.json"}</w:instrText>
      </w:r>
      <w:r>
        <w:fldChar w:fldCharType="separate"/>
      </w:r>
      <w:r>
        <w:t>(31)</w:t>
      </w:r>
      <w:r>
        <w:fldChar w:fldCharType="end"/>
      </w:r>
      <w:r>
        <w:t>. Esta técnica permite el control y la gestión de los campos a distancia mediante el u</w:t>
      </w:r>
      <w:r>
        <w:t xml:space="preserve">so de sensores en los campos, drones y satélites para la vigilancia </w:t>
      </w:r>
      <w:r>
        <w:lastRenderedPageBreak/>
        <w:t>desde el cielo</w:t>
      </w:r>
      <w:r>
        <w:fldChar w:fldCharType="begin"/>
      </w:r>
      <w:r>
        <w:instrText>ADDIN ZOTERO_ITEM CSL_CITATION {"citationID":"6WixmibM","properties":{"formattedCitation":"(17)","plainCitation":"(17)","noteIndex":0},"citationItems":[{"id":54,"uris":["http</w:instrText>
      </w:r>
      <w:r>
        <w:instrText>://zotero.org/users/local/zVa16ViL/items/52INKGFE"],"itemData":{"id":54,"type":"webpage","abstract":"La agricultura de precisión es la última evolución en el mundo de la agricultura. Saber cómo funciona y cómo pasar de la teoría a la práctica es primordial</w:instrText>
      </w:r>
      <w:r>
        <w:instrText>.","language":"es","title":"Agricultura De Precisión: De La Teoría A La Práctica","title-short":"Agricultura De Precisión","URL":"https://eos.com/es/blog/agricultura-de-precision/","accessed":{"date-parts":[["2023",3,25]]},"issued":{"date-parts":[["2020",9</w:instrText>
      </w:r>
      <w:r>
        <w:instrText>,10]]}}}],"schema":"https://github.com/citation-style-language/schema/raw/master/csl-citation.json"}</w:instrText>
      </w:r>
      <w:r>
        <w:fldChar w:fldCharType="separate"/>
      </w:r>
      <w:r>
        <w:t>(17)</w:t>
      </w:r>
      <w:r>
        <w:fldChar w:fldCharType="end"/>
      </w:r>
      <w:r>
        <w:t>. La transmisión de datos es esencial en la agricultura de precisión, ya que permite la recolección y análisis de información en tiempo real para tom</w:t>
      </w:r>
      <w:r>
        <w:t>ar decisiones informadas</w:t>
      </w:r>
      <w:r>
        <w:fldChar w:fldCharType="begin"/>
      </w:r>
      <w:r>
        <w:instrText>ADDIN ZOTERO_ITEM CSL_CITATION {"citationID":"mc7gvNF5","properties":{"formattedCitation":"(32)","plainCitation":"(32)","noteIndex":0},"citationItems":[{"id":59,"uris":["http://zotero.org/users/local/zVa16ViL/items/5YN63QDL"],"itemD</w:instrText>
      </w:r>
      <w:r>
        <w:instrText>ata":{"id":59,"type":"webpage","abstract":"“Agricultura de precisión” es la denominación que recibe el uso de diversas herramientas de alta tecnología, cuando son aplicadas en la agricultura. Esto, con el objetivo esencial de monitorear y mantener un contr</w:instrText>
      </w:r>
      <w:r>
        <w:instrText>ol periódico, preciso y detallado de todas las variables técnicas importantes, tanto del ecosistema agrícola, como propias de los cultivos. Se trata de la utilización de equipos y dispositivos especialmente diseñados para cumplir tareas muy particulares. Q</w:instrText>
      </w:r>
      <w:r>
        <w:instrText xml:space="preserve">ue permiten auditar y manejar áreas significativamente extensas prácticamente metro a metro.  El nivel de especificidad que estos elementos ofrecen, con frecuencia pueden otorgar un manejo diferenciado a cada planta si así es requerido. Esto, con la ayuda </w:instrText>
      </w:r>
      <w:r>
        <w:instrText>intensiva de la ingeniería electrónica, aplicaciones digitales, el almacenamiento en la nube y análisis masivo de datos. Entre otras cosas comprende el uso de estaciones meteorológicas automatizadas, GPS, diversos sensores de superficie y remotos gestionad</w:instrText>
      </w:r>
      <w:r>
        <w:instrText>os de una forma simple y centralizada través de tecnologías de información, lo que con frecuencia incluye aplicaciones de Smartphone, PC o Tablets. Con un clic, se puede gestionar gran cantidad de variables en un sistema de riego por goteo, aspersión o mic</w:instrText>
      </w:r>
      <w:r>
        <w:instrText>ro aspersión automatizado, haciendo todos los ajustes que sean necesarios en tiempo real, lo que deriva en el máximo aprovechamiento del recurso vital.","container-title":"Agrotendencia.tv","language":"es","title":"Agricultura de precisión: qué es, ventaja</w:instrText>
      </w:r>
      <w:r>
        <w:instrText>s y desventajas","title-short":"Agricultura de precisión","URL":"https://agrotendencia.tv/agropedia/cultivos/agricultura-de-precision/","author":[{"family":"Agropedia","given":"Editor"}],"accessed":{"date-parts":[["2023",3,25]]},"issued":{"date-parts":[["2</w:instrText>
      </w:r>
      <w:r>
        <w:instrText>020",3,6]]}}}],"schema":"https://github.com/citation-style-language/schema/raw/master/csl-citation.json"}</w:instrText>
      </w:r>
      <w:r>
        <w:fldChar w:fldCharType="separate"/>
      </w:r>
      <w:r>
        <w:t>(32)</w:t>
      </w:r>
      <w:r>
        <w:fldChar w:fldCharType="end"/>
      </w:r>
      <w:r>
        <w:t>.</w:t>
      </w:r>
    </w:p>
    <w:p w14:paraId="7DE628CF" w14:textId="77777777" w:rsidR="00996B68" w:rsidRDefault="007D32CB">
      <w:r>
        <w:t>La georreferenciación de los datos es un paso importante en la generación de información de apoyo en la agricultura de precisión</w:t>
      </w:r>
      <w:r>
        <w:fldChar w:fldCharType="begin"/>
      </w:r>
      <w:r>
        <w:instrText>ADDIN ZOTERO_I</w:instrText>
      </w:r>
      <w:r>
        <w:instrText>TEM CSL_CITATION {"citationID":"FQQRWFBW","properties":{"formattedCitation":"(32)","plainCitation":"(32)","noteIndex":0},"citationItems":[{"id":59,"uris":["http://zotero.org/users/local/zVa16ViL/items/5YN63QDL"],"itemData":{"id":59,"type":"webpage","abstra</w:instrText>
      </w:r>
      <w:r>
        <w:instrText>ct":"“Agricultura de precisión” es la denominación que recibe el uso de diversas herramientas de alta tecnología, cuando son aplicadas en la agricultura. Esto, con el objetivo esencial de monitorear y mantener un control periódico, preciso y detallado de t</w:instrText>
      </w:r>
      <w:r>
        <w:instrText>odas las variables técnicas importantes, tanto del ecosistema agrícola, como propias de los cultivos. Se trata de la utilización de equipos y dispositivos especialmente diseñados para cumplir tareas muy particulares. Que permiten auditar y manejar áreas si</w:instrText>
      </w:r>
      <w:r>
        <w:instrText>gnificativamente extensas prácticamente metro a metro.  El nivel de especificidad que estos elementos ofrecen, con frecuencia pueden otorgar un manejo diferenciado a cada planta si así es requerido. Esto, con la ayuda intensiva de la ingeniería electrónica</w:instrText>
      </w:r>
      <w:r>
        <w:instrText xml:space="preserve">, aplicaciones digitales, el almacenamiento en la nube y análisis masivo de datos. Entre otras cosas comprende el uso de estaciones meteorológicas automatizadas, GPS, diversos sensores de superficie y remotos gestionados de una forma simple y centralizada </w:instrText>
      </w:r>
      <w:r>
        <w:instrText>través de tecnologías de información, lo que con frecuencia incluye aplicaciones de Smartphone, PC o Tablets. Con un clic, se puede gestionar gran cantidad de variables en un sistema de riego por goteo, aspersión o micro aspersión automatizado, haciendo to</w:instrText>
      </w:r>
      <w:r>
        <w:instrText>dos los ajustes que sean necesarios en tiempo real, lo que deriva en el máximo aprovechamiento del recurso vital.","container-title":"Agrotendencia.tv","language":"es","title":"Agricultura de precisión: qué es, ventajas y desventajas","title-short":"Agricu</w:instrText>
      </w:r>
      <w:r>
        <w:instrText>ltura de precisión","URL":"https://agrotendencia.tv/agropedia/cultivos/agricultura-de-precision/","author":[{"family":"Agropedia","given":"Editor"}],"accessed":{"date-parts":[["2023",3,25]]},"issued":{"date-parts":[["2020",3,6]]}}}],"schema":"https://githu</w:instrText>
      </w:r>
      <w:r>
        <w:instrText>b.com/citation-style-language/schema/raw/master/csl-citation.json"}</w:instrText>
      </w:r>
      <w:r>
        <w:fldChar w:fldCharType="separate"/>
      </w:r>
      <w:r>
        <w:t>(32)</w:t>
      </w:r>
      <w:r>
        <w:fldChar w:fldCharType="end"/>
      </w:r>
      <w:r>
        <w:t>. Esta técnica significa la ubicación de las imágenes que son captadas por los sensores en un sistema de referencia espacial con sus coordenadas, lo que permite la correcta localizac</w:t>
      </w:r>
      <w:r>
        <w:t>ión de las imágenes en el mapa y puedan ser comparables con otras imágenes ubicadas en el mismo sistema de referencia</w:t>
      </w:r>
      <w:r>
        <w:fldChar w:fldCharType="begin"/>
      </w:r>
      <w:r>
        <w:instrText>ADDIN ZOTERO_ITEM CSL_CITATION {"citationID":"jMaccQio","properties":{"formattedCitation":"(32)","plainCitation":"(32)","noteIndex":0},"cit</w:instrText>
      </w:r>
      <w:r>
        <w:instrText xml:space="preserve">ationItems":[{"id":59,"uris":["http://zotero.org/users/local/zVa16ViL/items/5YN63QDL"],"itemData":{"id":59,"type":"webpage","abstract":"“Agricultura de precisión” es la denominación que recibe el uso de diversas herramientas de alta tecnología, cuando son </w:instrText>
      </w:r>
      <w:r>
        <w:instrText>aplicadas en la agricultura. Esto, con el objetivo esencial de monitorear y mantener un control periódico, preciso y detallado de todas las variables técnicas importantes, tanto del ecosistema agrícola, como propias de los cultivos. Se trata de la utilizac</w:instrText>
      </w:r>
      <w:r>
        <w:instrText>ión de equipos y dispositivos especialmente diseñados para cumplir tareas muy particulares. Que permiten auditar y manejar áreas significativamente extensas prácticamente metro a metro.  El nivel de especificidad que estos elementos ofrecen, con frecuencia</w:instrText>
      </w:r>
      <w:r>
        <w:instrText xml:space="preserve"> pueden otorgar un manejo diferenciado a cada planta si así es requerido. Esto, con la ayuda intensiva de la ingeniería electrónica, aplicaciones digitales, el almacenamiento en la nube y análisis masivo de datos. Entre otras cosas comprende el uso de esta</w:instrText>
      </w:r>
      <w:r>
        <w:instrText>ciones meteorológicas automatizadas, GPS, diversos sensores de superficie y remotos gestionados de una forma simple y centralizada través de tecnologías de información, lo que con frecuencia incluye aplicaciones de Smartphone, PC o Tablets. Con un clic, se</w:instrText>
      </w:r>
      <w:r>
        <w:instrText xml:space="preserve"> puede gestionar gran cantidad de variables en un sistema de riego por goteo, aspersión o micro aspersión automatizado, haciendo todos los ajustes que sean necesarios en tiempo real, lo que deriva en el máximo aprovechamiento del recurso vital.","container</w:instrText>
      </w:r>
      <w:r>
        <w:instrText>-title":"Agrotendencia.tv","language":"es","title":"Agricultura de precisión: qué es, ventajas y desventajas","title-short":"Agricultura de precisión","URL":"https://agrotendencia.tv/agropedia/cultivos/agricultura-de-precision/","author":[{"family":"Agrope</w:instrText>
      </w:r>
      <w:r>
        <w:instrText>dia","given":"Editor"}],"accessed":{"date-parts":[["2023",3,25]]},"issued":{"date-parts":[["2020",3,6]]}}}],"schema":"https://github.com/citation-style-language/schema/raw/master/csl-citation.json"}</w:instrText>
      </w:r>
      <w:r>
        <w:fldChar w:fldCharType="separate"/>
      </w:r>
      <w:r>
        <w:t>(32)</w:t>
      </w:r>
      <w:r>
        <w:fldChar w:fldCharType="end"/>
      </w:r>
      <w:r>
        <w:t>. La interpolación es otro procedimiento útil en la</w:t>
      </w:r>
      <w:r>
        <w:t xml:space="preserve"> agricultura de precisión, ya que permite la estimación de información a partir de aquellos que fueron medidos en campo</w:t>
      </w:r>
      <w:r>
        <w:fldChar w:fldCharType="begin"/>
      </w:r>
      <w:r>
        <w:instrText>ADDIN ZOTERO_ITEM CSL_CITATION {"citationID":"xVyVrSnJ","properties":{"formattedCitation":"(32)","plainCitation":"(32)","noteIndex":0},"c</w:instrText>
      </w:r>
      <w:r>
        <w:instrText>itationItems":[{"id":59,"uris":["http://zotero.org/users/local/zVa16ViL/items/5YN63QDL"],"itemData":{"id":59,"type":"webpage","abstract":"“Agricultura de precisión” es la denominación que recibe el uso de diversas herramientas de alta tecnología, cuando so</w:instrText>
      </w:r>
      <w:r>
        <w:instrText>n aplicadas en la agricultura. Esto, con el objetivo esencial de monitorear y mantener un control periódico, preciso y detallado de todas las variables técnicas importantes, tanto del ecosistema agrícola, como propias de los cultivos. Se trata de la utiliz</w:instrText>
      </w:r>
      <w:r>
        <w:instrText>ación de equipos y dispositivos especialmente diseñados para cumplir tareas muy particulares. Que permiten auditar y manejar áreas significativamente extensas prácticamente metro a metro.  El nivel de especificidad que estos elementos ofrecen, con frecuenc</w:instrText>
      </w:r>
      <w:r>
        <w:instrText>ia pueden otorgar un manejo diferenciado a cada planta si así es requerido. Esto, con la ayuda intensiva de la ingeniería electrónica, aplicaciones digitales, el almacenamiento en la nube y análisis masivo de datos. Entre otras cosas comprende el uso de es</w:instrText>
      </w:r>
      <w:r>
        <w:instrText xml:space="preserve">taciones meteorológicas automatizadas, GPS, diversos sensores de superficie y remotos gestionados de una forma simple y centralizada través de tecnologías de información, lo que con frecuencia incluye aplicaciones de Smartphone, PC o Tablets. Con un clic, </w:instrText>
      </w:r>
      <w:r>
        <w:instrText>se puede gestionar gran cantidad de variables en un sistema de riego por goteo, aspersión o micro aspersión automatizado, haciendo todos los ajustes que sean necesarios en tiempo real, lo que deriva en el máximo aprovechamiento del recurso vital.","contain</w:instrText>
      </w:r>
      <w:r>
        <w:instrText>er-title":"Agrotendencia.tv","language":"es","title":"Agricultura de precisión: qué es, ventajas y desventajas","title-short":"Agricultura de precisión","URL":"https://agrotendencia.tv/agropedia/cultivos/agricultura-de-precision/","author":[{"family":"Agro</w:instrText>
      </w:r>
      <w:r>
        <w:instrText>pedia","given":"Editor"}],"accessed":{"date-parts":[["2023",3,25]]},"issued":{"date-parts":[["2020",3,6]]}}}],"schema":"https://github.com/citation-style-language/schema/raw/master/csl-citation.json"}</w:instrText>
      </w:r>
      <w:r>
        <w:fldChar w:fldCharType="separate"/>
      </w:r>
      <w:r>
        <w:t>(32)</w:t>
      </w:r>
      <w:r>
        <w:fldChar w:fldCharType="end"/>
      </w:r>
      <w:r>
        <w:t xml:space="preserve">. Esta técnica es útil en muchas ocasiones en la </w:t>
      </w:r>
      <w:r>
        <w:t>agricultura de precisión, pues por razones económicas o de mano de obra, es imposible muestrear en cualquier locación, teniendo que recurrir a la interpolación espacial, si se desea visualizar en un área determinada el comportamiento de una variable</w:t>
      </w:r>
      <w:r>
        <w:fldChar w:fldCharType="begin"/>
      </w:r>
      <w:r>
        <w:instrText>ADDIN Z</w:instrText>
      </w:r>
      <w:r>
        <w:instrText>OTERO_ITEM CSL_CITATION {"citationID":"SDJy8y1i","properties":{"formattedCitation":"(32)","plainCitation":"(32)","noteIndex":0},"citationItems":[{"id":59,"uris":["http://zotero.org/users/local/zVa16ViL/items/5YN63QDL"],"itemData":{"id":59,"type":"webpage",</w:instrText>
      </w:r>
      <w:r>
        <w:instrText>"abstract":"“Agricultura de precisión” es la denominación que recibe el uso de diversas herramientas de alta tecnología, cuando son aplicadas en la agricultura. Esto, con el objetivo esencial de monitorear y mantener un control periódico, preciso y detalla</w:instrText>
      </w:r>
      <w:r>
        <w:instrText>do de todas las variables técnicas importantes, tanto del ecosistema agrícola, como propias de los cultivos. Se trata de la utilización de equipos y dispositivos especialmente diseñados para cumplir tareas muy particulares. Que permiten auditar y manejar á</w:instrText>
      </w:r>
      <w:r>
        <w:instrText>reas significativamente extensas prácticamente metro a metro.  El nivel de especificidad que estos elementos ofrecen, con frecuencia pueden otorgar un manejo diferenciado a cada planta si así es requerido. Esto, con la ayuda intensiva de la ingeniería elec</w:instrText>
      </w:r>
      <w:r>
        <w:instrText>trónica, aplicaciones digitales, el almacenamiento en la nube y análisis masivo de datos. Entre otras cosas comprende el uso de estaciones meteorológicas automatizadas, GPS, diversos sensores de superficie y remotos gestionados de una forma simple y centra</w:instrText>
      </w:r>
      <w:r>
        <w:instrText>lizada través de tecnologías de información, lo que con frecuencia incluye aplicaciones de Smartphone, PC o Tablets. Con un clic, se puede gestionar gran cantidad de variables en un sistema de riego por goteo, aspersión o micro aspersión automatizado, haci</w:instrText>
      </w:r>
      <w:r>
        <w:instrText>endo todos los ajustes que sean necesarios en tiempo real, lo que deriva en el máximo aprovechamiento del recurso vital.","container-title":"Agrotendencia.tv","language":"es","title":"Agricultura de precisión: qué es, ventajas y desventajas","title-short":</w:instrText>
      </w:r>
      <w:r>
        <w:instrText>"Agricultura de precisión","URL":"https://agrotendencia.tv/agropedia/cultivos/agricultura-de-precision/","author":[{"family":"Agropedia","given":"Editor"}],"accessed":{"date-parts":[["2023",3,25]]},"issued":{"date-parts":[["2020",3,6]]}}}],"schema":"https:</w:instrText>
      </w:r>
      <w:r>
        <w:instrText>//github.com/citation-style-language/schema/raw/master/csl-citation.json"}</w:instrText>
      </w:r>
      <w:r>
        <w:fldChar w:fldCharType="separate"/>
      </w:r>
      <w:r>
        <w:t>(32)</w:t>
      </w:r>
      <w:r>
        <w:fldChar w:fldCharType="end"/>
      </w:r>
      <w:r>
        <w:t>.</w:t>
      </w:r>
    </w:p>
    <w:p w14:paraId="01B89A98" w14:textId="77777777" w:rsidR="00996B68" w:rsidRDefault="007D32CB">
      <w:r>
        <w:t>La agricultura de precisión es un mercado en crecimiento, impulsado por el cambio climático, la creciente demanda de alimentos y el aumento de la adopción de tecnologías int</w:t>
      </w:r>
      <w:r>
        <w:t>eligentes en el sector agrícola mundial</w:t>
      </w:r>
      <w:r>
        <w:fldChar w:fldCharType="begin"/>
      </w:r>
      <w:r>
        <w:instrText>ADDIN ZOTERO_ITEM CSL_CITATION {"citationID":"NpvdVz6R","properties":{"formattedCitation":"(33)","plainCitation":"(33)","noteIndex":0},"citationItems":[{"id":56,"uris":["http://zotero.org/users/local/zVa16ViL/items/AS</w:instrText>
      </w:r>
      <w:r>
        <w:instrText>A9FGIX"],"itemData":{"id":56,"type":"webpage","abstract":"El mercado de agricultura de precisión está preparado para crecer a una CAGR del 12,6 % para 2027. Los factores que impulsan el mercado incluyen el mercado de agricultura de precisión: el clima camb</w:instrText>
      </w:r>
      <w:r>
        <w:instrText>iante, la creciente demanda de alimentos y el aumento de la adopción de tecnologías inteligentes en el sector agrícola mundial.","language":"es","title":"Tamaño del mercado de agricultura de precisión, compartir | 2022 - 27 | Estadísticas de la Industria",</w:instrText>
      </w:r>
      <w:r>
        <w:instrText>"URL":"https://www.mordorintelligence.com/es/industry-reports/global-precision-farming-market-industry","accessed":{"date-parts":[["2023",3,25]]}}}],"schema":"https://github.com/citation-style-language/schema/raw/master/csl-citation.json"}</w:instrText>
      </w:r>
      <w:r>
        <w:fldChar w:fldCharType="separate"/>
      </w:r>
      <w:r>
        <w:t>(33)</w:t>
      </w:r>
      <w:r>
        <w:fldChar w:fldCharType="end"/>
      </w:r>
      <w:r>
        <w:t>. La FAO r</w:t>
      </w:r>
      <w:r>
        <w:t>ecopila y difunde estadísticas alimentarias y agrícolas oportunas y fiables a escala mundial</w:t>
      </w:r>
      <w:r>
        <w:fldChar w:fldCharType="begin"/>
      </w:r>
      <w:r>
        <w:instrText>ADDIN ZOTERO_ITEM CSL_CITATION {"citationID":"vt40z2Y2","properties":{"formattedCitation":"(34)","plainCitation":"(34)","noteIndex":0},"citationItems":[{"id":61,"ur</w:instrText>
      </w:r>
      <w:r>
        <w:instrText>is":["http://zotero.org/users/local/zVa16ViL/items/AI43NWRS"],"itemData":{"id":61,"type":"webpage","abstract":"FAO food and agriculture statistics collects and disseminates timely and reliable food and agricultural statistics globally.","container-title":"</w:instrText>
      </w:r>
      <w:r>
        <w:instrText>Food and Agriculture Organization of the United Nations","language":"es","title":"Estadísticas alimentarias y agrícolas","URL":"http://www.fao.org/food-agriculture-statistics/es/","accessed":{"date-parts":[["2023",3,25]]}}}],"schema":"https://github.com/ci</w:instrText>
      </w:r>
      <w:r>
        <w:instrText>tation-style-language/schema/raw/master/csl-citation.json"}</w:instrText>
      </w:r>
      <w:r>
        <w:fldChar w:fldCharType="separate"/>
      </w:r>
      <w:r>
        <w:t>(34)</w:t>
      </w:r>
      <w:r>
        <w:fldChar w:fldCharType="end"/>
      </w:r>
      <w:r>
        <w:t xml:space="preserve">. La organización elabora metodologías y normas estadísticas y ayuda a los Estados Miembros a desarrollar sistemas estadísticos mediante actividades de asistencia técnica y desarrollo de la </w:t>
      </w:r>
      <w:r>
        <w:t>capacidad</w:t>
      </w:r>
      <w:r>
        <w:fldChar w:fldCharType="begin"/>
      </w:r>
      <w:r>
        <w:instrText>ADDIN ZOTERO_ITEM CSL_CITATION {"citationID":"rsWbzPZ6","properties":{"formattedCitation":"(34)","plainCitation":"(34)","noteIndex":0},"citationItems":[{"id":61,"uris":["http://zotero.org/users/local/zVa16ViL/items/AI43NWRS"],"itemData":{"id":61,"</w:instrText>
      </w:r>
      <w:r>
        <w:instrText>type":"webpage","abstract":"FAO food and agriculture statistics collects and disseminates timely and reliable food and agricultural statistics globally.","container-title":"Food and Agriculture Organization of the United Nations","language":"es","title":"E</w:instrText>
      </w:r>
      <w:r>
        <w:instrText>stadísticas alimentarias y agrícolas","URL":"http://www.fao.org/food-agriculture-statistics/es/","accessed":{"date-parts":[["2023",3,25]]}}}],"schema":"https://github.com/citation-style-language/schema/raw/master/csl-citation.json"}</w:instrText>
      </w:r>
      <w:r>
        <w:fldChar w:fldCharType="separate"/>
      </w:r>
      <w:r>
        <w:t>(34)</w:t>
      </w:r>
      <w:r>
        <w:fldChar w:fldCharType="end"/>
      </w:r>
      <w:r>
        <w:t>.</w:t>
      </w:r>
    </w:p>
    <w:p w14:paraId="220F6368" w14:textId="77777777" w:rsidR="00996B68" w:rsidRDefault="007D32CB">
      <w:pPr>
        <w:pStyle w:val="Ttulo4"/>
        <w:numPr>
          <w:ilvl w:val="3"/>
          <w:numId w:val="2"/>
        </w:numPr>
      </w:pPr>
      <w:r>
        <w:t xml:space="preserve">Trasmisión por </w:t>
      </w:r>
      <w:r>
        <w:t>Wifi</w:t>
      </w:r>
    </w:p>
    <w:p w14:paraId="43654A60" w14:textId="77777777" w:rsidR="00996B68" w:rsidRDefault="007D32CB">
      <w:r>
        <w:t>La transmisión de datos por wifi en la agricultura de precisión es una aplicación del Internet de las cosas (</w:t>
      </w:r>
      <w:proofErr w:type="spellStart"/>
      <w:r>
        <w:t>IoT</w:t>
      </w:r>
      <w:proofErr w:type="spellEnd"/>
      <w:r>
        <w:t>) en la agricultura</w:t>
      </w:r>
      <w:r>
        <w:fldChar w:fldCharType="begin"/>
      </w:r>
      <w:r>
        <w:instrText>ADDIN ZOTERO_ITEM CSL_CITATION {"citationID":"JSYqULfN","properties":{"formattedCitation":"(35)","plainCitation":"(35)",</w:instrText>
      </w:r>
      <w:r>
        <w:instrText>"noteIndex":0},"citationItems":[{"id":63,"uris":["http://zotero.org/users/local/zVa16ViL/items/WYVTUIAW"],"itemData":{"id":63,"type":"article-journal","abstract":"Este artículo presenta una revisión actualizada de las diferentes aplicaciones de tecnologías</w:instrText>
      </w:r>
      <w:r>
        <w:instrText xml:space="preserve"> enmarcadas en el internet de las cosas (IoT) en agricultura, me...","container-title":"Lámpsakos","issue":"22","language":"es","page":"86-105","source":"www.redalyc.org","title":"Internet de las cosas aplicado a la agricultura: estado actual","title-short</w:instrText>
      </w:r>
      <w:r>
        <w:instrText>":"Internet de las cosas aplicado a la agricultura","author":[{"family":"Soto","given":"Jhonatan Paolo Tovar"},{"family":"Suárez","given":"José de los Santos Solórzano"},{"family":"Rodríguez","given":"Andrés Badillo"},{"family":"Cainaba","given":"Genner Os</w:instrText>
      </w:r>
      <w:r>
        <w:instrText>waldo Rodríguez"}],"issued":{"date-parts":[["2019"]]}}}],"schema":"https://github.com/citation-style-language/schema/raw/master/csl-citation.json"}</w:instrText>
      </w:r>
      <w:r>
        <w:fldChar w:fldCharType="separate"/>
      </w:r>
      <w:r>
        <w:t>(35)</w:t>
      </w:r>
      <w:r>
        <w:fldChar w:fldCharType="end"/>
      </w:r>
      <w:r>
        <w:t>. El protocolo de comunicación wifi es uno de los más utilizados en la agricultura de precisión, con u</w:t>
      </w:r>
      <w:r>
        <w:t>n porcentaje aproximado del 21%</w:t>
      </w:r>
      <w:r>
        <w:fldChar w:fldCharType="begin"/>
      </w:r>
      <w:r>
        <w:instrText>ADDIN ZOTERO_ITEM CSL_CITATION {"citationID":"gyWfAHFz","properties":{"formattedCitation":"(35)","plainCitation":"(35)","noteIndex":0},"citationItems":[{"id":63,"uris":["http://zotero.org/users/local/zVa16ViL/items/WYVTUIAW"]</w:instrText>
      </w:r>
      <w:r>
        <w:instrText>,"itemData":{"id":63,"type":"article-journal","abstract":"Este artículo presenta una revisión actualizada de las diferentes aplicaciones de tecnologías enmarcadas en el internet de las cosas (IoT) en agricultura, me...","container-title":"Lámpsakos","issue</w:instrText>
      </w:r>
      <w:r>
        <w:instrText>":"22","language":"es","page":"86-105","source":"www.redalyc.org","title":"Internet de las cosas aplicado a la agricultura: estado actual","title-short":"Internet de las cosas aplicado a la agricultura","author":[{"family":"Soto","given":"Jhonatan Paolo To</w:instrText>
      </w:r>
      <w:r>
        <w:instrText>var"},{"family":"Suárez","given":"José de los Santos Solórzano"},{"family":"Rodríguez","given":"Andrés Badillo"},{"family":"Cainaba","given":"Genner Oswaldo Rodríguez"}],"issued":{"date-parts":[["2019"]]}}}],"schema":"https://github.com/citation-style-lang</w:instrText>
      </w:r>
      <w:r>
        <w:instrText>uage/schema/raw/master/csl-citation.json"}</w:instrText>
      </w:r>
      <w:r>
        <w:fldChar w:fldCharType="separate"/>
      </w:r>
      <w:r>
        <w:t>(35)</w:t>
      </w:r>
      <w:r>
        <w:fldChar w:fldCharType="end"/>
      </w:r>
      <w:r>
        <w:t xml:space="preserve">. Este protocolo opera mediante un enlace de radiofrecuencia y ha sido utilizado en la agricultura de precisión bajo la plataforma </w:t>
      </w:r>
      <w:proofErr w:type="spellStart"/>
      <w:r>
        <w:lastRenderedPageBreak/>
        <w:t>IoT</w:t>
      </w:r>
      <w:proofErr w:type="spellEnd"/>
      <w:r>
        <w:fldChar w:fldCharType="begin"/>
      </w:r>
      <w:r>
        <w:instrText>ADDIN ZOTERO_ITEM CSL_CITATION {"citationID":"p91vwv5A","properties":{"fo</w:instrText>
      </w:r>
      <w:r>
        <w:instrText>rmattedCitation":"(35)","plainCitation":"(35)","noteIndex":0},"citationItems":[{"id":63,"uris":["http://zotero.org/users/local/zVa16ViL/items/WYVTUIAW"],"itemData":{"id":63,"type":"article-journal","abstract":"Este artículo presenta una revisión actualizad</w:instrText>
      </w:r>
      <w:r>
        <w:instrText>a de las diferentes aplicaciones de tecnologías enmarcadas en el internet de las cosas (IoT) en agricultura, me...","container-title":"Lámpsakos","issue":"22","language":"es","page":"86-105","source":"www.redalyc.org","title":"Internet de las cosas aplicad</w:instrText>
      </w:r>
      <w:r>
        <w:instrText>o a la agricultura: estado actual","title-short":"Internet de las cosas aplicado a la agricultura","author":[{"family":"Soto","given":"Jhonatan Paolo Tovar"},{"family":"Suárez","given":"José de los Santos Solórzano"},{"family":"Rodríguez","given":"Andrés B</w:instrText>
      </w:r>
      <w:r>
        <w:instrText>adillo"},{"family":"Cainaba","given":"Genner Oswaldo Rodríguez"}],"issued":{"date-parts":[["2019"]]}}}],"schema":"https://github.com/citation-style-language/schema/raw/master/csl-citation.json"}</w:instrText>
      </w:r>
      <w:r>
        <w:fldChar w:fldCharType="separate"/>
      </w:r>
      <w:r>
        <w:t>(35)</w:t>
      </w:r>
      <w:r>
        <w:fldChar w:fldCharType="end"/>
      </w:r>
      <w:r>
        <w:t>. Además, el protocolo GSM se encuentra con el 9% de fr</w:t>
      </w:r>
      <w:r>
        <w:t>ecuencia</w:t>
      </w:r>
      <w:r>
        <w:fldChar w:fldCharType="begin"/>
      </w:r>
      <w:r>
        <w:instrText>ADDIN ZOTERO_ITEM CSL_CITATION {"citationID":"AsA91LrQ","properties":{"formattedCitation":"(35)","plainCitation":"(35)","noteIndex":0},"citationItems":[{"id":63,"uris":["http://zotero.org/users/local/zVa16ViL/items/WYVTUIAW"],"itemData":{"id":63,"t</w:instrText>
      </w:r>
      <w:r>
        <w:instrText>ype":"article-journal","abstract":"Este artículo presenta una revisión actualizada de las diferentes aplicaciones de tecnologías enmarcadas en el internet de las cosas (IoT) en agricultura, me...","container-title":"Lámpsakos","issue":"22","language":"es",</w:instrText>
      </w:r>
      <w:r>
        <w:instrText>"page":"86-105","source":"www.redalyc.org","title":"Internet de las cosas aplicado a la agricultura: estado actual","title-short":"Internet de las cosas aplicado a la agricultura","author":[{"family":"Soto","given":"Jhonatan Paolo Tovar"},{"family":"Suárez</w:instrText>
      </w:r>
      <w:r>
        <w:instrText>","given":"José de los Santos Solórzano"},{"family":"Rodríguez","given":"Andrés Badillo"},{"family":"Cainaba","given":"Genner Oswaldo Rodríguez"}],"issued":{"date-parts":[["2019"]]}}}],"schema":"https://github.com/citation-style-language/schema/raw/master/</w:instrText>
      </w:r>
      <w:r>
        <w:instrText>csl-citation.json"}</w:instrText>
      </w:r>
      <w:r>
        <w:fldChar w:fldCharType="separate"/>
      </w:r>
      <w:r>
        <w:t>(35)</w:t>
      </w:r>
      <w:r>
        <w:fldChar w:fldCharType="end"/>
      </w:r>
      <w:r>
        <w:t xml:space="preserve">. Este es un protocolo de comunicación para telefonía celular, utilizado en el Internet de las cosas </w:t>
      </w:r>
      <w:proofErr w:type="spellStart"/>
      <w:r>
        <w:t>IoT</w:t>
      </w:r>
      <w:proofErr w:type="spellEnd"/>
      <w:r>
        <w:t xml:space="preserve"> aplicado en la agricultura de alta precisión</w:t>
      </w:r>
      <w:r>
        <w:fldChar w:fldCharType="begin"/>
      </w:r>
      <w:r>
        <w:instrText>ADDIN ZOTERO_ITEM CSL_CITATION {"citationID":"pnGtMngk","properties":{"formattedC</w:instrText>
      </w:r>
      <w:r>
        <w:instrText>itation":"(35)","plainCitation":"(35)","noteIndex":0},"citationItems":[{"id":63,"uris":["http://zotero.org/users/local/zVa16ViL/items/WYVTUIAW"],"itemData":{"id":63,"type":"article-journal","abstract":"Este artículo presenta una revisión actualizada de las</w:instrText>
      </w:r>
      <w:r>
        <w:instrText xml:space="preserve"> diferentes aplicaciones de tecnologías enmarcadas en el internet de las cosas (IoT) en agricultura, me...","container-title":"Lámpsakos","issue":"22","language":"es","page":"86-105","source":"www.redalyc.org","title":"Internet de las cosas aplicado a la a</w:instrText>
      </w:r>
      <w:r>
        <w:instrText>gricultura: estado actual","title-short":"Internet de las cosas aplicado a la agricultura","author":[{"family":"Soto","given":"Jhonatan Paolo Tovar"},{"family":"Suárez","given":"José de los Santos Solórzano"},{"family":"Rodríguez","given":"Andrés Badillo"}</w:instrText>
      </w:r>
      <w:r>
        <w:instrText>,{"family":"Cainaba","given":"Genner Oswaldo Rodríguez"}],"issued":{"date-parts":[["2019"]]}}}],"schema":"https://github.com/citation-style-language/schema/raw/master/csl-citation.json"}</w:instrText>
      </w:r>
      <w:r>
        <w:fldChar w:fldCharType="separate"/>
      </w:r>
      <w:r>
        <w:t>(35)</w:t>
      </w:r>
      <w:r>
        <w:fldChar w:fldCharType="end"/>
      </w:r>
      <w:r>
        <w:t>.</w:t>
      </w:r>
    </w:p>
    <w:p w14:paraId="1FE31B32" w14:textId="77777777" w:rsidR="00996B68" w:rsidRDefault="007D32CB">
      <w:r>
        <w:t>La transmisión de datos por wifi en la agricultura de precisi</w:t>
      </w:r>
      <w:r>
        <w:t>ón permite la recolección y transmisión de datos en tiempo real</w:t>
      </w:r>
      <w:r>
        <w:fldChar w:fldCharType="begin"/>
      </w:r>
      <w:r>
        <w:instrText>ADDIN ZOTERO_ITEM CSL_CITATION {"citationID":"118VJht5","properties":{"formattedCitation":"(36)","plainCitation":"(36)","noteIndex":0},"citationItems":[{"id":69,"uris":["http://zotero.org/users</w:instrText>
      </w:r>
      <w:r>
        <w:instrText>/local/zVa16ViL/items/SUSKP5S2"],"itemData":{"id":69,"type":"webpage","abstract":"La transmisión de datos es el flujo constante de información inmediata que puede utilizarse en las aplicaciones modernas para procesar, almacenar y analizar los datos.","lang</w:instrText>
      </w:r>
      <w:r>
        <w:instrText>uage":"es","title":"¿Qué es la transmisión de datos?","URL":"https://www.redhat.com/es/topics/integration/what-is-streaming-data","accessed":{"date-parts":[["2023",3,25]]}}}],"schema":"https://github.com/citation-style-language/schema/raw/master/csl-citati</w:instrText>
      </w:r>
      <w:r>
        <w:instrText>on.json"}</w:instrText>
      </w:r>
      <w:r>
        <w:fldChar w:fldCharType="separate"/>
      </w:r>
      <w:r>
        <w:t>(36)</w:t>
      </w:r>
      <w:r>
        <w:fldChar w:fldCharType="end"/>
      </w:r>
      <w:r>
        <w:t xml:space="preserve">. Las aplicaciones diseñadas para la mensajería, la geolocalización, las transacciones bursátiles, la detección de fraudes, la gestión de inventarios, el análisis de marketing, la supervisión de sistemas de TI y los datos del </w:t>
      </w:r>
      <w:proofErr w:type="spellStart"/>
      <w:r>
        <w:t>IoT</w:t>
      </w:r>
      <w:proofErr w:type="spellEnd"/>
      <w:r>
        <w:t xml:space="preserve"> industrial</w:t>
      </w:r>
      <w:r>
        <w:t xml:space="preserve"> son algunos casos prácticos conocidos de transmisión de datos</w:t>
      </w:r>
      <w:r>
        <w:fldChar w:fldCharType="begin"/>
      </w:r>
      <w:r>
        <w:instrText>ADDIN ZOTERO_ITEM CSL_CITATION {"citationID":"lLJCKm7g","properties":{"formattedCitation":"(36)","plainCitation":"(36)","noteIndex":0},"citationItems":[{"id":69,"uris":["http://zotero.org/users/</w:instrText>
      </w:r>
      <w:r>
        <w:instrText>local/zVa16ViL/items/SUSKP5S2"],"itemData":{"id":69,"type":"webpage","abstract":"La transmisión de datos es el flujo constante de información inmediata que puede utilizarse en las aplicaciones modernas para procesar, almacenar y analizar los datos.","langu</w:instrText>
      </w:r>
      <w:r>
        <w:instrText>age":"es","title":"¿Qué es la transmisión de datos?","URL":"https://www.redhat.com/es/topics/integration/what-is-streaming-data","accessed":{"date-parts":[["2023",3,25]]}}}],"schema":"https://github.com/citation-style-language/schema/raw/master/csl-citatio</w:instrText>
      </w:r>
      <w:r>
        <w:instrText>n.json"}</w:instrText>
      </w:r>
      <w:r>
        <w:fldChar w:fldCharType="separate"/>
      </w:r>
      <w:r>
        <w:t>(36)</w:t>
      </w:r>
      <w:r>
        <w:fldChar w:fldCharType="end"/>
      </w:r>
      <w:r>
        <w:t>. La transmisión de datos por wifi también permite la implementación de soluciones de conectividad a Internet en zonas rurales minimizando los costos de conexión por usuario</w:t>
      </w:r>
      <w:r>
        <w:fldChar w:fldCharType="begin"/>
      </w:r>
      <w:r>
        <w:instrText>ADDIN ZOTERO_ITEM CSL_CITATION {"citationID":"juFSQNQP","properties"</w:instrText>
      </w:r>
      <w:r>
        <w:instrText xml:space="preserve">:{"formattedCitation":"(37)","plainCitation":"(37)","noteIndex":0},"citationItems":[{"id":65,"uris":["http://zotero.org/users/local/zVa16ViL/items/7BYQRMLT"],"itemData":{"id":65,"type":"article-journal","abstract":"Este artículo revisa las características </w:instrText>
      </w:r>
      <w:r>
        <w:instrText xml:space="preserve">y arquitectura de la tecnología de TDT con canal de retorno inalámbrico DVB-RCT2 versus la tecnología celular 4G LTE...","container-title":"DYNA","issue":"204","language":"es","page":"319-324","source":"www.redalyc.org","title":"Conectividad a Internet en </w:instrText>
      </w:r>
      <w:r>
        <w:instrText>zonas rurales mediante tecnologías de TDT (DVB-RCT2), o telefonía móvil (4G-LTE)","volume":"85","author":[{"family":"Radicelli-García","given":"Ciro Diego"},{"family":"Pomboza-Floril","given":"Margarita"},{"family":"Cepeda-Astudillo","given":"Lexinton"}],"</w:instrText>
      </w:r>
      <w:r>
        <w:instrText>issued":{"date-parts":[["2018"]]}}}],"schema":"https://github.com/citation-style-language/schema/raw/master/csl-citation.json"}</w:instrText>
      </w:r>
      <w:r>
        <w:fldChar w:fldCharType="separate"/>
      </w:r>
      <w:r>
        <w:t>(37)</w:t>
      </w:r>
      <w:r>
        <w:fldChar w:fldCharType="end"/>
      </w:r>
      <w:r>
        <w:t>.</w:t>
      </w:r>
    </w:p>
    <w:p w14:paraId="66970A3B" w14:textId="77777777" w:rsidR="00996B68" w:rsidRDefault="007D32CB">
      <w:r>
        <w:t>La transmisión de datos por wifi en la agricultura de precisión permite la recolección de datos sobre terrenos agrícolas</w:t>
      </w:r>
      <w:r>
        <w:t>, superficies equipadas para el riego, fertilizantes y plaguicidas</w:t>
      </w:r>
      <w:r>
        <w:fldChar w:fldCharType="begin"/>
      </w:r>
      <w:r>
        <w:instrText>ADDIN ZOTERO_ITEM CSL_CITATION {"citationID":"CeWP7KbM","properties":{"formattedCitation":"(38)","plainCitation":"(38)","noteIndex":0},"citationItems":[{"id":67,"uris":["http://zotero.org/us</w:instrText>
      </w:r>
      <w:r>
        <w:instrText>ers/local/zVa16ViL/items/89CAQ8EF"],"itemData":{"id":67,"type":"webpage","title":"Fuentes de datos | Plataforma de conocimientos sobre agricultura familiar | Organización de las Naciones Unidas para la Alimentación y la Agricultura","URL":"https://www.fao.</w:instrText>
      </w:r>
      <w:r>
        <w:instrText>org/family-farming/data-sources/es/","accessed":{"date-parts":[["2023",3,25]]}}}],"schema":"https://github.com/citation-style-language/schema/raw/master/csl-citation.json"}</w:instrText>
      </w:r>
      <w:r>
        <w:fldChar w:fldCharType="separate"/>
      </w:r>
      <w:r>
        <w:t>(38)</w:t>
      </w:r>
      <w:r>
        <w:fldChar w:fldCharType="end"/>
      </w:r>
      <w:r>
        <w:t xml:space="preserve">. La plataforma de conocimientos sobre agricultura de la FAO proporciona una </w:t>
      </w:r>
      <w:r>
        <w:t>instantánea de datos sobre pequeños agricultores de todo el mundo</w:t>
      </w:r>
      <w:r>
        <w:fldChar w:fldCharType="begin"/>
      </w:r>
      <w:r>
        <w:instrText>ADDIN ZOTERO_ITEM CSL_CITATION {"citationID":"nBhVJTYp","properties":{"formattedCitation":"(38)","plainCitation":"(38)","noteIndex":0},"citationItems":[{"id":67,"uris":["http://zotero.org/use</w:instrText>
      </w:r>
      <w:r>
        <w:instrText>rs/local/zVa16ViL/items/89CAQ8EF"],"itemData":{"id":67,"type":"webpage","title":"Fuentes de datos | Plataforma de conocimientos sobre agricultura familiar | Organización de las Naciones Unidas para la Alimentación y la Agricultura","URL":"https://www.fao.o</w:instrText>
      </w:r>
      <w:r>
        <w:instrText>rg/family-farming/data-sources/es/","accessed":{"date-parts":[["2023",3,25]]}}}],"schema":"https://github.com/citation-style-language/schema/raw/master/csl-citation.json"}</w:instrText>
      </w:r>
      <w:r>
        <w:fldChar w:fldCharType="separate"/>
      </w:r>
      <w:r>
        <w:t>(38)</w:t>
      </w:r>
      <w:r>
        <w:fldChar w:fldCharType="end"/>
      </w:r>
      <w:r>
        <w:t xml:space="preserve">. Además, </w:t>
      </w:r>
      <w:proofErr w:type="spellStart"/>
      <w:r>
        <w:t>CountrySTAT</w:t>
      </w:r>
      <w:proofErr w:type="spellEnd"/>
      <w:r>
        <w:t xml:space="preserve"> es un sistema de tecnología de la información en línea p</w:t>
      </w:r>
      <w:r>
        <w:t>ara la realización de estadísticas agrícolas y alimentarias en los planos nacional y subnacional</w:t>
      </w:r>
      <w:r>
        <w:fldChar w:fldCharType="begin"/>
      </w:r>
      <w:r>
        <w:instrText>ADDIN ZOTERO_ITEM CSL_CITATION {"citationID":"qQTOKKRN","properties":{"formattedCitation":"(38)","plainCitation":"(38)","noteIndex":0},"citationItems":[{"id":67</w:instrText>
      </w:r>
      <w:r>
        <w:instrText>,"uris":["http://zotero.org/users/local/zVa16ViL/items/89CAQ8EF"],"itemData":{"id":67,"type":"webpage","title":"Fuentes de datos | Plataforma de conocimientos sobre agricultura familiar | Organización de las Naciones Unidas para la Alimentación y la Agricu</w:instrText>
      </w:r>
      <w:r>
        <w:instrText>ltura","URL":"https://www.fao.org/family-farming/data-sources/es/","accessed":{"date-parts":[["2023",3,25]]}}}],"schema":"https://github.com/citation-style-language/schema/raw/master/csl-citation.json"}</w:instrText>
      </w:r>
      <w:r>
        <w:fldChar w:fldCharType="separate"/>
      </w:r>
      <w:r>
        <w:t>(38)</w:t>
      </w:r>
      <w:r>
        <w:fldChar w:fldCharType="end"/>
      </w:r>
      <w:r>
        <w:t>.</w:t>
      </w:r>
    </w:p>
    <w:p w14:paraId="4B7054B2" w14:textId="77777777" w:rsidR="00996B68" w:rsidRDefault="007D32CB">
      <w:pPr>
        <w:pStyle w:val="Ttulo4"/>
        <w:numPr>
          <w:ilvl w:val="3"/>
          <w:numId w:val="2"/>
        </w:numPr>
      </w:pPr>
      <w:r>
        <w:t>Transmisión por LoRaWAN</w:t>
      </w:r>
      <w:r>
        <w:rPr>
          <w:spacing w:val="22"/>
        </w:rPr>
        <w:t xml:space="preserve"> </w:t>
      </w:r>
    </w:p>
    <w:p w14:paraId="2F6E13A5" w14:textId="77777777" w:rsidR="00996B68" w:rsidRDefault="007D32CB">
      <w:r>
        <w:t>La tecnología LoRaWA</w:t>
      </w:r>
      <w:r>
        <w:t>N se está utilizando en la agricultura de precisión para la monitorización de datos en tiempo real, la detección de equipos en el campo y el análisis de datos a largo plazo</w:t>
      </w:r>
      <w:r>
        <w:fldChar w:fldCharType="begin"/>
      </w:r>
      <w:r>
        <w:instrText>ADDIN ZOTERO_ITEM CSL_CITATION {"citationID":"jFNVnCXS","properties":{"formattedCita</w:instrText>
      </w:r>
      <w:r>
        <w:instrText>tion":"(39)","plainCitation":"(39)","noteIndex":0},"citationItems":[{"id":76,"uris":["http://zotero.org/users/local/zVa16ViL/items/BDG38EE7"],"itemData":{"id":76,"type":"webpage","abstract":"A lo largo del siglo pasado, hemos sido testigos de cambios extra</w:instrText>
      </w:r>
      <w:r>
        <w:instrText>ordinarios en el paisaje agrícola, ya que la mayoría de las microempresas familiares ha...","container-title":"iAgua","genre":"Text","language":"es","note":"publisher: iAgua","title":"Soluciones LoRa para agricultura inteligente","URL":"https://www.iagua.e</w:instrText>
      </w:r>
      <w:r>
        <w:instrText>s/noticias/catsensors/soluciones-lora-agricultura-inteligente","author":[{"family":"iAgua","given":"redaccion"}],"accessed":{"date-parts":[["2023",3,25]]},"issued":{"date-parts":[["2019",8,7]]}}}],"schema":"https://github.com/citation-style-language/schema</w:instrText>
      </w:r>
      <w:r>
        <w:instrText>/raw/master/csl-citation.json"}</w:instrText>
      </w:r>
      <w:r>
        <w:fldChar w:fldCharType="separate"/>
      </w:r>
      <w:r>
        <w:t>(39)</w:t>
      </w:r>
      <w:r>
        <w:fldChar w:fldCharType="end"/>
      </w:r>
      <w:r>
        <w:t>. La tecnología LoRaWAN es un protocolo de comunicación para redes de área amplia y de baja potencia (LPWAN) diseñado para la conexión inalámbrica de dispositivos que utilicen baterías hacia la internet a través de red</w:t>
      </w:r>
      <w:r>
        <w:t>es</w:t>
      </w:r>
      <w:r>
        <w:fldChar w:fldCharType="begin"/>
      </w:r>
      <w:r>
        <w:instrText>ADDIN ZOTERO_ITEM CSL_CITATION {"citationID":"i39rSfp4","properties":{"formattedCitation":"(40)","plainCitation":"(40)","noteIndex":0},"citationItems":[{"id":81,"uris":["http://zotero.org/users/local/zVa16ViL/items/PZQW4RX5"],"itemData":{"id":81,"type":"</w:instrText>
      </w:r>
      <w:r>
        <w:instrText>document","title":"Universidad de Piura, Facultad de Ingeniería. Perú et al. - 2019 - Implementación de Lora y Lorawan como escenario fu.pdf"}}],"schema":"https://github.com/citation-style-language/schema/raw/master/csl-citation.json"}</w:instrText>
      </w:r>
      <w:r>
        <w:fldChar w:fldCharType="separate"/>
      </w:r>
      <w:r>
        <w:t>(40)</w:t>
      </w:r>
      <w:r>
        <w:fldChar w:fldCharType="end"/>
      </w:r>
      <w:r>
        <w:t>. La tecnologí</w:t>
      </w:r>
      <w:r>
        <w:t>a LoRaWAN es adecuada para implementaciones donde los nodos disponen de una energía limitada y no necesitan transmitir más de unos pocos bytes a la vez</w:t>
      </w:r>
      <w:r>
        <w:fldChar w:fldCharType="begin"/>
      </w:r>
      <w:r>
        <w:instrText>ADDIN ZOTERO_ITEM CSL_CITATION {"citationID":"rj93bWV6","properties":{"formattedCitation":"(41)","plainCi</w:instrText>
      </w:r>
      <w:r>
        <w:instrText>tation":"(41)","noteIndex":0},"citationItems":[{"id":71,"uris":["http://zotero.org/users/local/zVa16ViL/items/WMARQED2"],"itemData":{"id":71,"type":"book","abstract":"En este artículo se presenta una solución basada en la tecnología LoRa para desplegar una</w:instrText>
      </w:r>
      <w:r>
        <w:instrText xml:space="preserve"> red de sensores en cultivos. La tecnología LoRa está dirigida a implementaciones donde los nodos disponen de una energía limitada y no necesitan transmitir más de unos pocos bytes a la vez. La naturaleza de largo alcance y bajo consumo de LoRa lo conviert</w:instrText>
      </w:r>
      <w:r>
        <w:instrText>e en un candidato interesante en aplicaciones como el sector agroalimentario.","note":"DOI: 10.13140/RG.2.2.24492.77443","source":"ResearchGate","title":"Aplicación de la tecnología LoRaWAN en la agricultura","author":[{"family":"Borrero","given":"Juan D."</w:instrText>
      </w:r>
      <w:r>
        <w:instrText>}],"issued":{"date-parts":[["2018",3,20]]}}}],"schema":"https://github.com/citation-style-language/schema/raw/master/csl-citation.json"}</w:instrText>
      </w:r>
      <w:r>
        <w:fldChar w:fldCharType="separate"/>
      </w:r>
      <w:r>
        <w:t>(41)</w:t>
      </w:r>
      <w:r>
        <w:fldChar w:fldCharType="end"/>
      </w:r>
      <w:r>
        <w:t>.</w:t>
      </w:r>
    </w:p>
    <w:p w14:paraId="2CF478C2" w14:textId="77777777" w:rsidR="00996B68" w:rsidRDefault="007D32CB">
      <w:r>
        <w:lastRenderedPageBreak/>
        <w:t>Los dispositivos habilitados para LoRa pueden manejar una multitud de situaciones en la agricultura inteligente</w:t>
      </w:r>
      <w:r>
        <w:t xml:space="preserve"> que van desde rastrear una manada de ganado que se desplaza en un vasto campo, hasta controlar la humedad del suelo</w:t>
      </w:r>
      <w:r>
        <w:fldChar w:fldCharType="begin"/>
      </w:r>
      <w:r>
        <w:instrText>ADDIN ZOTERO_ITEM CSL_CITATION {"citationID":"DGKm1grf","properties":{"formattedCitation":"(39)","plainCitation":"(39)","noteIndex":0},"cita</w:instrText>
      </w:r>
      <w:r>
        <w:instrText xml:space="preserve">tionItems":[{"id":76,"uris":["http://zotero.org/users/local/zVa16ViL/items/BDG38EE7"],"itemData":{"id":76,"type":"webpage","abstract":"A lo largo del siglo pasado, hemos sido testigos de cambios extraordinarios en el paisaje agrícola, ya que la mayoría de </w:instrText>
      </w:r>
      <w:r>
        <w:instrText>las microempresas familiares ha...","container-title":"iAgua","genre":"Text","language":"es","note":"publisher: iAgua","title":"Soluciones LoRa para agricultura inteligente","URL":"https://www.iagua.es/noticias/catsensors/soluciones-lora-agricultura-inteli</w:instrText>
      </w:r>
      <w:r>
        <w:instrText>gente","author":[{"family":"iAgua","given":"redaccion"}],"accessed":{"date-parts":[["2023",3,25]]},"issued":{"date-parts":[["2019",8,7]]}}}],"schema":"https://github.com/citation-style-language/schema/raw/master/csl-citation.json"}</w:instrText>
      </w:r>
      <w:r>
        <w:fldChar w:fldCharType="separate"/>
      </w:r>
      <w:r>
        <w:t>(39)</w:t>
      </w:r>
      <w:r>
        <w:fldChar w:fldCharType="end"/>
      </w:r>
      <w:r>
        <w:t xml:space="preserve">. Las tecnologías </w:t>
      </w:r>
      <w:r>
        <w:t>basadas en LoRa ofrecen una mayor duración de la batería y la detección para mejorar la calidad y el rendimiento de los cultivos</w:t>
      </w:r>
      <w:r>
        <w:fldChar w:fldCharType="begin"/>
      </w:r>
      <w:r>
        <w:instrText>ADDIN ZOTERO_ITEM CSL_CITATION {"citationID":"E10MKiCl","properties":{"formattedCitation":"(39)","plainCitation":"(39)","noteInd</w:instrText>
      </w:r>
      <w:r>
        <w:instrText>ex":0},"citationItems":[{"id":76,"uris":["http://zotero.org/users/local/zVa16ViL/items/BDG38EE7"],"itemData":{"id":76,"type":"webpage","abstract":"A lo largo del siglo pasado, hemos sido testigos de cambios extraordinarios en el paisaje agrícola, ya que la</w:instrText>
      </w:r>
      <w:r>
        <w:instrText xml:space="preserve"> mayoría de las microempresas familiares ha...","container-title":"iAgua","genre":"Text","language":"es","note":"publisher: iAgua","title":"Soluciones LoRa para agricultura inteligente","URL":"https://www.iagua.es/noticias/catsensors/soluciones-lora-agricu</w:instrText>
      </w:r>
      <w:r>
        <w:instrText>ltura-inteligente","author":[{"family":"iAgua","given":"redaccion"}],"accessed":{"date-parts":[["2023",3,25]]},"issued":{"date-parts":[["2019",8,7]]}}}],"schema":"https://github.com/citation-style-language/schema/raw/master/csl-citation.json"}</w:instrText>
      </w:r>
      <w:r>
        <w:fldChar w:fldCharType="separate"/>
      </w:r>
      <w:r>
        <w:t>(39)</w:t>
      </w:r>
      <w:r>
        <w:fldChar w:fldCharType="end"/>
      </w:r>
      <w:r>
        <w:t xml:space="preserve">. Los </w:t>
      </w:r>
      <w:r>
        <w:t>dispositivos basados en LoRa se pueden utilizar para monitorizar de cerca el riego del suelo en granjas agroindustriales</w:t>
      </w:r>
      <w:r>
        <w:fldChar w:fldCharType="begin"/>
      </w:r>
      <w:r>
        <w:instrText>ADDIN ZOTERO_ITEM CSL_CITATION {"citationID":"wN3fEUXj","properties":{"formattedCitation":"(39)","plainCitation":"(39)","noteIndex":0},"</w:instrText>
      </w:r>
      <w:r>
        <w:instrText>citationItems":[{"id":76,"uris":["http://zotero.org/users/local/zVa16ViL/items/BDG38EE7"],"itemData":{"id":76,"type":"webpage","abstract":"A lo largo del siglo pasado, hemos sido testigos de cambios extraordinarios en el paisaje agrícola, ya que la mayoría</w:instrText>
      </w:r>
      <w:r>
        <w:instrText xml:space="preserve"> de las microempresas familiares ha...","container-title":"iAgua","genre":"Text","language":"es","note":"publisher: iAgua","title":"Soluciones LoRa para agricultura inteligente","URL":"https://www.iagua.es/noticias/catsensors/soluciones-lora-agricultura-in</w:instrText>
      </w:r>
      <w:r>
        <w:instrText>teligente","author":[{"family":"iAgua","given":"redaccion"}],"accessed":{"date-parts":[["2023",3,25]]},"issued":{"date-parts":[["2019",8,7]]}}}],"schema":"https://github.com/citation-style-language/schema/raw/master/csl-citation.json"}</w:instrText>
      </w:r>
      <w:r>
        <w:fldChar w:fldCharType="separate"/>
      </w:r>
      <w:r>
        <w:t>(39)</w:t>
      </w:r>
      <w:r>
        <w:fldChar w:fldCharType="end"/>
      </w:r>
      <w:r>
        <w:t>. La tecnologí</w:t>
      </w:r>
      <w:r>
        <w:t>a LoRa optimiza y mejora las operaciones diarias en cada aplicación de agricultura inteligente</w:t>
      </w:r>
      <w:r>
        <w:fldChar w:fldCharType="begin"/>
      </w:r>
      <w:r>
        <w:instrText>ADDIN ZOTERO_ITEM CSL_CITATION {"citationID":"82unOfEd","properties":{"formattedCitation":"(39)","plainCitation":"(39)","noteIndex":0},"citationItems":[{"id":76,"</w:instrText>
      </w:r>
      <w:r>
        <w:instrText>uris":["http://zotero.org/users/local/zVa16ViL/items/BDG38EE7"],"itemData":{"id":76,"type":"webpage","abstract":"A lo largo del siglo pasado, hemos sido testigos de cambios extraordinarios en el paisaje agrícola, ya que la mayoría de las microempresas fami</w:instrText>
      </w:r>
      <w:r>
        <w:instrText>liares ha...","container-title":"iAgua","genre":"Text","language":"es","note":"publisher: iAgua","title":"Soluciones LoRa para agricultura inteligente","URL":"https://www.iagua.es/noticias/catsensors/soluciones-lora-agricultura-inteligente","author":[{"fam</w:instrText>
      </w:r>
      <w:r>
        <w:instrText>ily":"iAgua","given":"redaccion"}],"accessed":{"date-parts":[["2023",3,25]]},"issued":{"date-parts":[["2019",8,7]]}}}],"schema":"https://github.com/citation-style-language/schema/raw/master/csl-citation.json"}</w:instrText>
      </w:r>
      <w:r>
        <w:fldChar w:fldCharType="separate"/>
      </w:r>
      <w:r>
        <w:t>(39)</w:t>
      </w:r>
      <w:r>
        <w:fldChar w:fldCharType="end"/>
      </w:r>
      <w:r>
        <w:t>.</w:t>
      </w:r>
    </w:p>
    <w:p w14:paraId="39C97FD2" w14:textId="77777777" w:rsidR="00996B68" w:rsidRDefault="007D32CB">
      <w:r>
        <w:t xml:space="preserve">La tecnología LoRaWAN permite al </w:t>
      </w:r>
      <w:r>
        <w:t>agricultor tener toda la información necesaria para conseguir una gestión eficiente de su cultivo</w:t>
      </w:r>
      <w:r>
        <w:fldChar w:fldCharType="begin"/>
      </w:r>
      <w:r>
        <w:instrText>ADDIN ZOTERO_ITEM CSL_CITATION {"citationID":"WIqjEQlN","properties":{"formattedCitation":"(41)","plainCitation":"(41)","noteIndex":0},"citationItems":[{"id":7</w:instrText>
      </w:r>
      <w:r>
        <w:instrText xml:space="preserve">1,"uris":["http://zotero.org/users/local/zVa16ViL/items/WMARQED2"],"itemData":{"id":71,"type":"book","abstract":"En este artículo se presenta una solución basada en la tecnología LoRa para desplegar una red de sensores en cultivos. La tecnología LoRa está </w:instrText>
      </w:r>
      <w:r>
        <w:instrText xml:space="preserve">dirigida a implementaciones donde los nodos disponen de una energía limitada y no necesitan transmitir más de unos pocos bytes a la vez. La naturaleza de largo alcance y bajo consumo de LoRa lo convierte en un candidato interesante en aplicaciones como el </w:instrText>
      </w:r>
      <w:r>
        <w:instrText>sector agroalimentario.","note":"DOI: 10.13140/RG.2.2.24492.77443","source":"ResearchGate","title":"Aplicación de la tecnología LoRaWAN en la agricultura","author":[{"family":"Borrero","given":"Juan D."}],"issued":{"date-parts":[["2018",3,20]]}}}],"schema"</w:instrText>
      </w:r>
      <w:r>
        <w:instrText>:"https://github.com/citation-style-language/schema/raw/master/csl-citation.json"}</w:instrText>
      </w:r>
      <w:r>
        <w:fldChar w:fldCharType="separate"/>
      </w:r>
      <w:r>
        <w:t>(41)</w:t>
      </w:r>
      <w:r>
        <w:fldChar w:fldCharType="end"/>
      </w:r>
      <w:r>
        <w:t>. La tecnología LoRaWAN se presenta como una alternativa para solucionar los constantes problemas a los que se enfrenta el sector agroindustrial</w:t>
      </w:r>
      <w:r>
        <w:fldChar w:fldCharType="begin"/>
      </w:r>
      <w:r>
        <w:instrText>ADDIN ZOTERO_ITEM CSL_C</w:instrText>
      </w:r>
      <w:r>
        <w:instrText>ITATION {"citationID":"RbacUKP2","properties":{"formattedCitation":"(40)","plainCitation":"(40)","noteIndex":0},"citationItems":[{"id":81,"uris":["http://zotero.org/users/local/zVa16ViL/items/PZQW4RX5"],"itemData":{"id":81,"type":"document","title":"Univer</w:instrText>
      </w:r>
      <w:r>
        <w:instrText>sidad de Piura, Facultad de Ingeniería. Perú et al. - 2019 - Implementación de Lora y Lorawan como escenario fu.pdf"}}],"schema":"https://github.com/citation-style-language/schema/raw/master/csl-citation.json"}</w:instrText>
      </w:r>
      <w:r>
        <w:fldChar w:fldCharType="separate"/>
      </w:r>
      <w:r>
        <w:t>(40)</w:t>
      </w:r>
      <w:r>
        <w:fldChar w:fldCharType="end"/>
      </w:r>
      <w:r>
        <w:t xml:space="preserve">. Con el desarrollo de la ciencia y la </w:t>
      </w:r>
      <w:r>
        <w:t xml:space="preserve">tecnología, la etapa de aplicación del módulo LoRaWAN y otros dispositivos </w:t>
      </w:r>
      <w:proofErr w:type="spellStart"/>
      <w:r>
        <w:t>IoT</w:t>
      </w:r>
      <w:proofErr w:type="spellEnd"/>
      <w:r>
        <w:t xml:space="preserve"> relacionados en la agricultura estará cada vez más cerca</w:t>
      </w:r>
      <w:r>
        <w:fldChar w:fldCharType="begin"/>
      </w:r>
      <w:r>
        <w:instrText>ADDIN ZOTERO_ITEM CSL_CITATION {"citationID":"Mqv1VtBN","properties":{"formattedCitation":"(42)","plainCitation":"(42)","</w:instrText>
      </w:r>
      <w:r>
        <w:instrText>noteIndex":0},"citationItems":[{"id":74,"uris":["http://zotero.org/users/local/zVa16ViL/items/PJHR3PA8"],"itemData":{"id":74,"type":"webpage","abstract":"The application of LoRaWAN module in smart agriculture promotes its development and is one of agricult</w:instrText>
      </w:r>
      <w:r>
        <w:instrText>ure's main future development trends.","language":"es","note":"section: Módulo LoRaWAN","title":"Aplicación del módulo LoRaWAN en agricultura inteligente","URL":"https://www.mokolora.com/es/lorawan-module-in-intelligent-agriculture/","accessed":{"date-part</w:instrText>
      </w:r>
      <w:r>
        <w:instrText>s":[["2023",3,25]]},"issued":{"date-parts":[["2021",8,19]]}}}],"schema":"https://github.com/citation-style-language/schema/raw/master/csl-citation.json"}</w:instrText>
      </w:r>
      <w:r>
        <w:fldChar w:fldCharType="separate"/>
      </w:r>
      <w:r>
        <w:t>(42)</w:t>
      </w:r>
      <w:r>
        <w:fldChar w:fldCharType="end"/>
      </w:r>
      <w:r>
        <w:t>.</w:t>
      </w:r>
    </w:p>
    <w:p w14:paraId="023970DC" w14:textId="77777777" w:rsidR="00996B68" w:rsidRDefault="00996B68">
      <w:pPr>
        <w:pStyle w:val="Textoindependiente"/>
      </w:pPr>
    </w:p>
    <w:p w14:paraId="70AB6C07" w14:textId="77777777" w:rsidR="00996B68" w:rsidRDefault="007D32CB">
      <w:pPr>
        <w:pStyle w:val="Ttulo4"/>
        <w:numPr>
          <w:ilvl w:val="3"/>
          <w:numId w:val="2"/>
        </w:numPr>
      </w:pPr>
      <w:r>
        <w:t>Transmisión por ZigBee</w:t>
      </w:r>
      <w:r>
        <w:rPr>
          <w:spacing w:val="1"/>
        </w:rPr>
        <w:t xml:space="preserve"> </w:t>
      </w:r>
    </w:p>
    <w:p w14:paraId="7B5C4D04" w14:textId="77777777" w:rsidR="00996B68" w:rsidRDefault="007D32CB">
      <w:hyperlink w:anchor="_bookmark218">
        <w:r>
          <w:t>El protocolo ZigBee es una tecnolo</w:t>
        </w:r>
        <w:r>
          <w:t>gía inalámbrica de bajo costo y baja potencia que se implementa ampliamente para aplicaciones de control y monitoreo, cubriendo el rango de 10-100 metros</w:t>
        </w:r>
        <w:r>
          <w:fldChar w:fldCharType="begin"/>
        </w:r>
        <w:r>
          <w:instrText>ADDIN ZOTERO_ITEM CSL_CITATION {"citationID":"dfUONL5W","properties":{"formattedCitation":"(43)","plain</w:instrText>
        </w:r>
        <w:r>
          <w:instrText>Citation":"(43)","noteIndex":0},"citationItems":[{"id":87,"uris":["http://zotero.org/users/local/zVa16ViL/items/XH7T5MBH"],"itemData":{"id":87,"type":"webpage","abstract":"ZigBee Market está a punto de crecer a una CAGR del 7,4 % para 2027. Los factores qu</w:instrText>
        </w:r>
        <w:r>
          <w:instrText>e impulsan ZigBee Market están aumentando la industria de productos electrónicos de consumo debido a la tendencia creciente hacia la adopción de dispositivos inteligentes y dispositivos de control basados en IEEE 802.15.4 en las economías emergentes.","lan</w:instrText>
        </w:r>
        <w:r>
          <w:instrText>guage":"es","title":"ZigBee Tamaño del mercado, Compartir| 2022 - 27 | Pronóstico de crecimiento","URL":"https://www.mordorintelligence.com/es/industry-reports/zigbee-market","accessed":{"date-parts":[["2023",3,25]]}}}],"schema":"https://github.com/citatio</w:instrText>
        </w:r>
        <w:r>
          <w:instrText>n-style-language/schema/raw/master/csl-citation.json"}</w:instrText>
        </w:r>
        <w:r>
          <w:fldChar w:fldCharType="separate"/>
        </w:r>
        <w:r>
          <w:t>(43)</w:t>
        </w:r>
        <w:r>
          <w:fldChar w:fldCharType="end"/>
        </w:r>
        <w:r>
          <w:t>. En la agricultura de precisión, el protocolo ZigBee se utiliza como herramienta tecnológica para la transmisión de datos</w:t>
        </w:r>
        <w:r>
          <w:fldChar w:fldCharType="begin"/>
        </w:r>
        <w:r>
          <w:instrText>ADDIN ZOTERO_ITEM CSL_CITATION {"citationID":"kkWqeEZa","properties":{"fo</w:instrText>
        </w:r>
        <w:r>
          <w:instrText>rmattedCitation":"(44)","plainCitation":"(44)","noteIndex":0},"citationItems":[{"id":84,"uris":["http://zotero.org/users/local/zVa16ViL/items/SJP2RQGQ"],"itemData":{"id":84,"type":"article-journal","language":"es","source":"Zotero","title":"El protocolo ZI</w:instrText>
        </w:r>
        <w:r>
          <w:instrText>GBEE como recurso a la tecnología en la agricultura de precisión.","author":[{"family":"Jimenéz","given":"Jose Mario Londoño"}],"issued":{"date-parts":[["2016"]]}}}],"schema":"https://github.com/citation-style-language/schema/raw/master/csl-citation.json"}</w:instrText>
        </w:r>
        <w:r>
          <w:fldChar w:fldCharType="separate"/>
        </w:r>
        <w:r>
          <w:t>(44)</w:t>
        </w:r>
        <w:r>
          <w:fldChar w:fldCharType="end"/>
        </w:r>
        <w:r>
          <w:t>. La tecnología ZigBee es fácil de usar, eficaz y económica en las diferentes áreas de la agricultura</w:t>
        </w:r>
        <w:r>
          <w:fldChar w:fldCharType="begin"/>
        </w:r>
        <w:r>
          <w:instrText>ADDIN ZOTERO_ITEM CSL_CITATION {"citationID":"nwQkb4q1","properties":{"formattedCitation":"(44)","plainCitation":"(44)","noteIndex":0},"citationItem</w:instrText>
        </w:r>
        <w:r>
          <w:instrText>s":[{"id":84,"uris":["http://zotero.org/users/local/zVa16ViL/items/SJP2RQGQ"],"itemData":{"id":84,"type":"article-journal","language":"es","source":"Zotero","title":"El protocolo ZIGBEE como recurso a la tecnología en la agricultura de precisión.","author"</w:instrText>
        </w:r>
        <w:r>
          <w:instrText>:[{"family":"Jimenéz","given":"Jose Mario Londoño"}],"issued":{"date-parts":[["2016"]]}}}],"schema":"https://github.com/citation-style-language/schema/raw/master/csl-citation.json"}</w:instrText>
        </w:r>
        <w:r>
          <w:fldChar w:fldCharType="separate"/>
        </w:r>
        <w:r>
          <w:t>(44)</w:t>
        </w:r>
        <w:r>
          <w:fldChar w:fldCharType="end"/>
        </w:r>
        <w:r>
          <w:t>.</w:t>
        </w:r>
      </w:hyperlink>
    </w:p>
    <w:p w14:paraId="1F0388C4" w14:textId="77777777" w:rsidR="00996B68" w:rsidRDefault="007D32CB">
      <w:r>
        <w:t>El protocolo ZigBee se asienta sobre la capa física y de enlace (s</w:t>
      </w:r>
      <w:r>
        <w:t>ubcapa de acceso al medio MAC), operando directamente por encima de estos niveles</w:t>
      </w:r>
      <w:r>
        <w:fldChar w:fldCharType="begin"/>
      </w:r>
      <w:r>
        <w:instrText>ADDIN ZOTERO_ITEM CSL_CITATION {"citationID":"IYlJNNlA","properties":{"formattedCitation":"(45)","plainCitation":"(45)","noteIndex":0},"citationItems":[{"id":85,"uris":["http:</w:instrText>
      </w:r>
      <w:r>
        <w:instrText>//zotero.org/users/local/zVa16ViL/items/3G6FENNE"],"itemData":{"id":85,"type":"webpage","title":"Seguridad en comunicaciones ZigBee | INCIBE-CERT","URL":"https://www.incibe-cert.es/blog/seguridad-comunicaciones-zigbee","accessed":{"date-parts":[["2023",3,2</w:instrText>
      </w:r>
      <w:r>
        <w:instrText>5]]}}}],"schema":"https://github.com/citation-style-language/schema/raw/master/csl-citation.json"}</w:instrText>
      </w:r>
      <w:r>
        <w:fldChar w:fldCharType="separate"/>
      </w:r>
      <w:r>
        <w:t>(45)</w:t>
      </w:r>
      <w:r>
        <w:fldChar w:fldCharType="end"/>
      </w:r>
      <w:r>
        <w:t>. La variedad de mecanismos para el establecimiento de claves es un aspecto característico de ZigBee</w:t>
      </w:r>
      <w:r>
        <w:fldChar w:fldCharType="begin"/>
      </w:r>
      <w:r>
        <w:instrText>ADDIN ZOTERO_ITEM CSL_CITATION {"citationID":"PU4Xc</w:instrText>
      </w:r>
      <w:r>
        <w:instrText xml:space="preserve">P17","properties":{"formattedCitation":"(45)","plainCitation":"(45)","noteIndex":0},"citationItems":[{"id":85,"uris":["http://zotero.org/users/local/zVa16ViL/items/3G6FENNE"],"itemData":{"id":85,"type":"webpage","title":"Seguridad en comunicaciones ZigBee </w:instrText>
      </w:r>
      <w:r>
        <w:instrText>| INCIBE-CERT","URL":"https://www.incibe-cert.es/blog/seguridad-comunicaciones-zigbee","accessed":{"date-parts":[["2023",3,25]]}}}],"schema":"https://github.com/citation-style-language/schema/raw/master/csl-citation.json"}</w:instrText>
      </w:r>
      <w:r>
        <w:fldChar w:fldCharType="separate"/>
      </w:r>
      <w:r>
        <w:t>(45)</w:t>
      </w:r>
      <w:r>
        <w:fldChar w:fldCharType="end"/>
      </w:r>
      <w:r>
        <w:t>. La principal debilidad qu</w:t>
      </w:r>
      <w:r>
        <w:t xml:space="preserve">e existe en la implementación de mecanismos de seguridad en ZigBee, deriva directamente de la limitación de </w:t>
      </w:r>
      <w:r>
        <w:lastRenderedPageBreak/>
        <w:t>recursos en los nodos, debido a que la mayoría de ellos se alimenta mediante baterías, tienen poco poder de cálculo y poca memoria</w:t>
      </w:r>
      <w:r>
        <w:fldChar w:fldCharType="begin"/>
      </w:r>
      <w:r>
        <w:instrText xml:space="preserve">ADDIN ZOTERO_ITEM </w:instrText>
      </w:r>
      <w:r>
        <w:instrText>CSL_CITATION {"citationID":"oybjh95G","properties":{"formattedCitation":"(45)","plainCitation":"(45)","noteIndex":0},"citationItems":[{"id":85,"uris":["http://zotero.org/users/local/zVa16ViL/items/3G6FENNE"],"itemData":{"id":85,"type":"webpage","title":"Se</w:instrText>
      </w:r>
      <w:r>
        <w:instrText>guridad en comunicaciones ZigBee | INCIBE-CERT","URL":"https://www.incibe-cert.es/blog/seguridad-comunicaciones-zigbee","accessed":{"date-parts":[["2023",3,25]]}}}],"schema":"https://github.com/citation-style-language/schema/raw/master/csl-citation.json"}</w:instrText>
      </w:r>
      <w:r>
        <w:fldChar w:fldCharType="separate"/>
      </w:r>
      <w:r>
        <w:t>(</w:t>
      </w:r>
      <w:r>
        <w:t>45)</w:t>
      </w:r>
      <w:r>
        <w:fldChar w:fldCharType="end"/>
      </w:r>
      <w:r>
        <w:t>.</w:t>
      </w:r>
    </w:p>
    <w:p w14:paraId="65A299D9" w14:textId="77777777" w:rsidR="00996B68" w:rsidRDefault="007D32CB">
      <w:r>
        <w:t>En Nicaragua, se ha utilizado el protocolo ZigBee para la transmisión de datos en casos de desastres naturales</w:t>
      </w:r>
      <w:r>
        <w:fldChar w:fldCharType="begin"/>
      </w:r>
      <w:r>
        <w:instrText>ADDIN ZOTERO_ITEM CSL_CITATION {"citationID":"XHmUhqHI","properties":{"formattedCitation":"(46)","plainCitation":"(46)","noteIndex":0},"ci</w:instrText>
      </w:r>
      <w:r>
        <w:instrText>tationItems":[{"id":89,"uris":["http://zotero.org/users/local/zVa16ViL/items/IMADZW77"],"itemData":{"id":89,"type":"document","title":"53104633.pdf","URL":"https://core.ac.uk/download/pdf/53104633.pdf","accessed":{"date-parts":[["2023",3,25]]}}}],"schema":</w:instrText>
      </w:r>
      <w:r>
        <w:instrText>"https://github.com/citation-style-language/schema/raw/master/csl-citation.json"}</w:instrText>
      </w:r>
      <w:r>
        <w:fldChar w:fldCharType="separate"/>
      </w:r>
      <w:r>
        <w:t>(46)</w:t>
      </w:r>
      <w:r>
        <w:fldChar w:fldCharType="end"/>
      </w:r>
      <w:r>
        <w:t>. Las redes de sensores inalámbricos basadas en el protocolo ZigBee se han utilizado para la transmisión de mensajes a corta distancia</w:t>
      </w:r>
      <w:r>
        <w:fldChar w:fldCharType="begin"/>
      </w:r>
      <w:r>
        <w:instrText>ADDIN ZOTERO_ITEM CSL_CITATION {"c</w:instrText>
      </w:r>
      <w:r>
        <w:instrText>itationID":"Xr0R7pGR","properties":{"formattedCitation":"(46)","plainCitation":"(46)","noteIndex":0},"citationItems":[{"id":89,"uris":["http://zotero.org/users/local/zVa16ViL/items/IMADZW77"],"itemData":{"id":89,"type":"document","title":"53104633.pdf","UR</w:instrText>
      </w:r>
      <w:r>
        <w:instrText>L":"https://core.ac.uk/download/pdf/53104633.pdf","accessed":{"date-parts":[["2023",3,25]]}}}],"schema":"https://github.com/citation-style-language/schema/raw/master/csl-citation.json"}</w:instrText>
      </w:r>
      <w:r>
        <w:fldChar w:fldCharType="separate"/>
      </w:r>
      <w:r>
        <w:t>(46)</w:t>
      </w:r>
      <w:r>
        <w:fldChar w:fldCharType="end"/>
      </w:r>
      <w:r>
        <w:t>. Las redes de malla ZigBee están diseñadas pensando en la ecuac</w:t>
      </w:r>
      <w:r>
        <w:t>ión de la ley de propagación de ondas</w:t>
      </w:r>
      <w:r>
        <w:fldChar w:fldCharType="begin"/>
      </w:r>
      <w:r>
        <w:instrText>ADDIN ZOTERO_ITEM CSL_CITATION {"citationID":"HdlogxKi","properties":{"formattedCitation":"(46)","plainCitation":"(46)","noteIndex":0},"citationItems":[{"id":89,"uris":["http://zotero.org/users/local/zVa16ViL/items/IMAD</w:instrText>
      </w:r>
      <w:r>
        <w:instrText>ZW77"],"itemData":{"id":89,"type":"document","title":"53104633.pdf","URL":"https://core.ac.uk/download/pdf/53104633.pdf","accessed":{"date-parts":[["2023",3,25]]}}}],"schema":"https://github.com/citation-style-language/schema/raw/master/csl-citation.json"}</w:instrText>
      </w:r>
      <w:r>
        <w:fldChar w:fldCharType="separate"/>
      </w:r>
      <w:r>
        <w:t>(46)</w:t>
      </w:r>
      <w:r>
        <w:fldChar w:fldCharType="end"/>
      </w:r>
      <w:r>
        <w:t>.</w:t>
      </w:r>
    </w:p>
    <w:p w14:paraId="29F50116" w14:textId="77777777" w:rsidR="00996B68" w:rsidRDefault="007D32CB">
      <w:r>
        <w:t>En resumen, el protocolo ZigBee es una tecnología inalámbrica de bajo costo y baja potencia que se utiliza ampliamente en la agricultura de precisión para la transmisión de datos. La tecnología ZigBee es fácil de usar, eficaz y económica en las di</w:t>
      </w:r>
      <w:r>
        <w:t>ferentes áreas de la agricultura. Sin embargo, la implementación de mecanismos de seguridad en ZigBee tiene debilidades debido a la limitación de recursos en los nodos.</w:t>
      </w:r>
    </w:p>
    <w:p w14:paraId="37376802" w14:textId="77777777" w:rsidR="00996B68" w:rsidRDefault="007D32CB" w:rsidP="00782FB9">
      <w:pPr>
        <w:pStyle w:val="Ttulo2"/>
      </w:pPr>
      <w:r>
        <w:t>Diseño de</w:t>
      </w:r>
      <w:r>
        <w:rPr>
          <w:spacing w:val="15"/>
        </w:rPr>
        <w:t xml:space="preserve"> </w:t>
      </w:r>
      <w:r>
        <w:t>Hardware</w:t>
      </w:r>
    </w:p>
    <w:p w14:paraId="639DE559" w14:textId="77777777" w:rsidR="00996B68" w:rsidRDefault="00996B68">
      <w:pPr>
        <w:pStyle w:val="Textoindependiente"/>
      </w:pPr>
    </w:p>
    <w:p w14:paraId="3B747241" w14:textId="77777777" w:rsidR="00996B68" w:rsidRDefault="007D32CB">
      <w:r>
        <w:t xml:space="preserve">El diseño de hardware es un proceso que implica la creación de </w:t>
      </w:r>
      <w:r>
        <w:t>componentes de hardware teniendo en cuenta los requisitos del entorno de destino, el rendimiento, la seguridad, la confiabilidad y la sostenibilidad</w:t>
      </w:r>
      <w:r>
        <w:fldChar w:fldCharType="begin"/>
      </w:r>
      <w:r>
        <w:instrText>ADDIN ZOTERO_ITEM CSL_CITATION {"citationID":"JNtyT2IK","properties":{"formattedCitation":"(47)","plainCitat</w:instrText>
      </w:r>
      <w:r>
        <w:instrText>ion":"(47)","noteIndex":0},"citationItems":[{"id":104,"uris":["http://zotero.org/users/local/zVa16ViL/items/KM3TQKDW"],"itemData":{"id":104,"type":"webpage","abstract":"Especificar un modelo de diseño de hardware para una arquitectura de sistema definida."</w:instrText>
      </w:r>
      <w:r>
        <w:instrText>,"container-title":"SFIA","genre":"Skill","language":"es","title":"Diseño de hardware","URL":"https://sfia-online.org/es/sfia-8/skills/hardware-design","accessed":{"date-parts":[["2023",3,25]]}}}],"schema":"https://github.com/citation-style-language/schema</w:instrText>
      </w:r>
      <w:r>
        <w:instrText>/raw/master/csl-citation.json"}</w:instrText>
      </w:r>
      <w:r>
        <w:fldChar w:fldCharType="separate"/>
      </w:r>
      <w:r>
        <w:t>(47)</w:t>
      </w:r>
      <w:r>
        <w:fldChar w:fldCharType="end"/>
      </w:r>
      <w:r>
        <w:t>. Este proceso también implica la traducción de diseños lógicos en diseños físicos y la entrega de prototipos técnicos de los componentes propuestos para su aprobación y producción</w:t>
      </w:r>
      <w:r>
        <w:fldChar w:fldCharType="begin"/>
      </w:r>
      <w:r>
        <w:instrText>ADDIN ZOTERO_ITEM CSL_CITATION {"citat</w:instrText>
      </w:r>
      <w:r>
        <w:instrText>ionID":"61vIfh1C","properties":{"formattedCitation":"(47)","plainCitation":"(47)","noteIndex":0},"citationItems":[{"id":104,"uris":["http://zotero.org/users/local/zVa16ViL/items/KM3TQKDW"],"itemData":{"id":104,"type":"webpage","abstract":"Especificar un mo</w:instrText>
      </w:r>
      <w:r>
        <w:instrText>delo de diseño de hardware para una arquitectura de sistema definida.","container-title":"SFIA","genre":"Skill","language":"es","title":"Diseño de hardware","URL":"https://sfia-online.org/es/sfia-8/skills/hardware-design","accessed":{"date-parts":[["2023",</w:instrText>
      </w:r>
      <w:r>
        <w:instrText>3,25]]}}}],"schema":"https://github.com/citation-style-language/schema/raw/master/csl-citation.json"}</w:instrText>
      </w:r>
      <w:r>
        <w:fldChar w:fldCharType="separate"/>
      </w:r>
      <w:r>
        <w:t>(47)</w:t>
      </w:r>
      <w:r>
        <w:fldChar w:fldCharType="end"/>
      </w:r>
      <w:r>
        <w:t>. El diseño de hardware puede ser costoso debido al alto costo del ciclo de diseño-</w:t>
      </w:r>
      <w:proofErr w:type="spellStart"/>
      <w:r>
        <w:t>prototipación</w:t>
      </w:r>
      <w:proofErr w:type="spellEnd"/>
      <w:r>
        <w:t>-verificación. Para validar las características de h</w:t>
      </w:r>
      <w:r>
        <w:t>ardware de un dispositivo, se pueden diseñar pruebas manuales de alto nivel</w:t>
      </w:r>
      <w:r>
        <w:fldChar w:fldCharType="begin"/>
      </w:r>
      <w:r>
        <w:instrText>ADDIN ZOTERO_ITEM CSL_CITATION {"citationID":"MzOJlbZE","properties":{"formattedCitation":"(48)","plainCitation":"(48)","noteIndex":0},"citationItems":[{"id":108,"uris":["http://zot</w:instrText>
      </w:r>
      <w:r>
        <w:instrText>ero.org/users/local/zVa16ViL/items/DKIXNLAS"],"itemData":{"id":108,"type":"webpage","abstract":"Directrices para comprobar el diseño de hardware basado en Azure Sphere.","language":"es-es","title":"Comprobación del diseño de hardware: Azure Sphere","title-</w:instrText>
      </w:r>
      <w:r>
        <w:instrText>short":"Comprobación del diseño de hardware","URL":"https://learn.microsoft.com/es-es/azure-sphere/hardware/hardware-design-verification","author":[{"family":"v-annene","given":""}],"accessed":{"date-parts":[["2023",3,25]]},"issued":{"date-parts":[["2023",</w:instrText>
      </w:r>
      <w:r>
        <w:instrText>2,23]]}}}],"schema":"https://github.com/citation-style-language/schema/raw/master/csl-citation.json"}</w:instrText>
      </w:r>
      <w:r>
        <w:fldChar w:fldCharType="separate"/>
      </w:r>
      <w:r>
        <w:t>(48)</w:t>
      </w:r>
      <w:r>
        <w:fldChar w:fldCharType="end"/>
      </w:r>
      <w:r>
        <w:t>. En resumen, el diseño de hardware es un proceso importante que implica la creación de componentes de hardware y la validación de sus característic</w:t>
      </w:r>
      <w:r>
        <w:t>as.</w:t>
      </w:r>
    </w:p>
    <w:p w14:paraId="7D50092B" w14:textId="77777777" w:rsidR="00996B68" w:rsidRDefault="007D32CB">
      <w:pPr>
        <w:pStyle w:val="Ttulo3"/>
        <w:numPr>
          <w:ilvl w:val="2"/>
          <w:numId w:val="2"/>
        </w:numPr>
      </w:pPr>
      <w:r>
        <w:t>Diseño esquemático y PCB</w:t>
      </w:r>
    </w:p>
    <w:p w14:paraId="027CA37F" w14:textId="77777777" w:rsidR="00996B68" w:rsidRDefault="007D32CB">
      <w:r>
        <w:t>El diseño de hardware es un proceso crucial en la creación de dispositivos electrónicos. Este proceso se divide en dos etapas principales: el diseño esquemático y el diseño de PCB.</w:t>
      </w:r>
    </w:p>
    <w:p w14:paraId="0298EFC5" w14:textId="77777777" w:rsidR="00996B68" w:rsidRDefault="007D32CB">
      <w:r>
        <w:lastRenderedPageBreak/>
        <w:t xml:space="preserve">El diseño esquemático es la primera etapa del </w:t>
      </w:r>
      <w:r>
        <w:t xml:space="preserve">proceso de diseño de hardware. En esta etapa, se crea un diagrama que representa la estructura y la funcionalidad del dispositivo electrónico. El diseño esquemático se realiza utilizando software de diseño de circuitos, como Proteus, </w:t>
      </w:r>
      <w:proofErr w:type="spellStart"/>
      <w:r>
        <w:t>Altium</w:t>
      </w:r>
      <w:proofErr w:type="spellEnd"/>
      <w:r>
        <w:t xml:space="preserve"> </w:t>
      </w:r>
      <w:proofErr w:type="spellStart"/>
      <w:r>
        <w:t>Designer</w:t>
      </w:r>
      <w:proofErr w:type="spellEnd"/>
      <w:r>
        <w:t xml:space="preserve"> o Eagl</w:t>
      </w:r>
      <w:r>
        <w:t xml:space="preserve">e. En este software, se seleccionan los componentes electrónicos necesarios y se conectan mediante líneas que representan las conexiones eléctricas. El diseño esquemático es una representación visual del circuito electrónico y se utiliza para verificar la </w:t>
      </w:r>
      <w:r>
        <w:t>funcionalidad del dispositivo antes de pasar a la siguiente etapa.</w:t>
      </w:r>
    </w:p>
    <w:p w14:paraId="403307A0" w14:textId="77777777" w:rsidR="00996B68" w:rsidRDefault="007D32CB">
      <w:r>
        <w:t xml:space="preserve">La siguiente etapa es el diseño de PCB. En esta etapa, se crea un diseño físico del circuito electrónico utilizando software de diseño de PCB, como Proteus, </w:t>
      </w:r>
      <w:proofErr w:type="spellStart"/>
      <w:r>
        <w:t>Altium</w:t>
      </w:r>
      <w:proofErr w:type="spellEnd"/>
      <w:r>
        <w:t xml:space="preserve"> </w:t>
      </w:r>
      <w:proofErr w:type="spellStart"/>
      <w:r>
        <w:t>Designer</w:t>
      </w:r>
      <w:proofErr w:type="spellEnd"/>
      <w:r>
        <w:t xml:space="preserve"> o </w:t>
      </w:r>
      <w:proofErr w:type="spellStart"/>
      <w:r>
        <w:t>KiCAD</w:t>
      </w:r>
      <w:proofErr w:type="spellEnd"/>
      <w:r>
        <w:t>. El dise</w:t>
      </w:r>
      <w:r>
        <w:t>ño de PCB implica la colocación de los componentes electrónicos en una placa de circuito impreso (PCB) y la creación de pistas de cobre que conectan los componentes. El diseño de PCB también incluye la selección de materiales y la determinación de las dime</w:t>
      </w:r>
      <w:r>
        <w:t>nsiones de la PCB. El diseño de PCB es una etapa crítica del proceso de diseño de hardware, ya que una PCB mal diseñada puede afectar negativamente la funcionalidad del dispositivo.</w:t>
      </w:r>
    </w:p>
    <w:p w14:paraId="00B8524D" w14:textId="77777777" w:rsidR="00996B68" w:rsidRDefault="007D32CB">
      <w:r>
        <w:t xml:space="preserve">En conclusión, el diseño de hardware se divide en dos etapas principales: </w:t>
      </w:r>
      <w:r>
        <w:t>el diseño esquemático y el diseño de PCB. El diseño esquemático es la primera etapa en la que se crea un diagrama que representa la estructura y la funcionalidad del dispositivo electrónico. El diseño de PCB es la siguiente etapa en la que se crea un diseñ</w:t>
      </w:r>
      <w:r>
        <w:t>o físico del circuito electrónico utilizando software de diseño de PCB. Ambas etapas son críticas para el éxito del proceso de diseño de hardware y deben ser realizadas con cuidado y precisión.</w:t>
      </w:r>
    </w:p>
    <w:p w14:paraId="3A3A0341" w14:textId="77777777" w:rsidR="00996B68" w:rsidRDefault="007D32CB">
      <w:pPr>
        <w:pStyle w:val="Ttulo3"/>
        <w:numPr>
          <w:ilvl w:val="2"/>
          <w:numId w:val="2"/>
        </w:numPr>
      </w:pPr>
      <w:r>
        <w:t>Hardware Libre</w:t>
      </w:r>
    </w:p>
    <w:p w14:paraId="5E9B9FB1" w14:textId="77777777" w:rsidR="00996B68" w:rsidRDefault="007D32CB">
      <w:r>
        <w:t>El hardware libre es una filosofía que busca cr</w:t>
      </w:r>
      <w:r>
        <w:t>ear diseños de dispositivos informáticos de forma abierta, de manera que todas las personas puedan acceder, como mínimo, a los planos de construcción de los dispositivos</w:t>
      </w:r>
      <w:r>
        <w:fldChar w:fldCharType="begin"/>
      </w:r>
      <w:r>
        <w:instrText>ADDIN ZOTERO_ITEM CSL_CITATION {"citationID":"jqoyoBYP","properties":{"formattedCitatio</w:instrText>
      </w:r>
      <w:r>
        <w:instrText>n":"(49)","plainCitation":"(49)","noteIndex":0},"citationItems":[{"id":109,"uris":["http://zotero.org/users/local/zVa16ViL/items/CXQCEFYW"],"itemData":{"id":109,"type":"post-weblog","abstract":"Su objetivo es crear diseños de aparatos informáticos de forma</w:instrText>
      </w:r>
      <w:r>
        <w:instrText xml:space="preserve"> abierta, de manera que todas las personas puedan acceder, como mínimo, a los planos de construcción de los dispositivos. Lejos de ser una novedad, esta corriente enlaza directamente con década de los años 70, cuando los primeros aficionados a los ordenado</w:instrText>
      </w:r>
      <w:r>
        <w:instrText>res construían sus propios equipos […]","language":"es-ES","title":"¿Qué es el hardware libre? | Consumer","title-short":"¿Qué es el hardware libre?","URL":"https://www.consumer.es/tecnologia/hardware/que-es-el-hardware-libre.html","author":[{"family":"Del</w:instrText>
      </w:r>
      <w:r>
        <w:instrText>gado","given":"Antonio"}],"accessed":{"date-parts":[["2023",3,25]]},"issued":{"date-parts":[["2007",11,19]]}}}],"schema":"https://github.com/citation-style-language/schema/raw/master/csl-citation.json"}</w:instrText>
      </w:r>
      <w:r>
        <w:fldChar w:fldCharType="separate"/>
      </w:r>
      <w:r>
        <w:t>(49)</w:t>
      </w:r>
      <w:r>
        <w:fldChar w:fldCharType="end"/>
      </w:r>
      <w:r>
        <w:t>. La información sobre la manera de comunicarse</w:t>
      </w:r>
      <w:r>
        <w:t xml:space="preserve"> con el hardware, el diseño del mismo y las herramientas utilizadas para crear ese diseño deben ser publicadas para ser usadas </w:t>
      </w:r>
      <w:r>
        <w:lastRenderedPageBreak/>
        <w:t>libremente</w:t>
      </w:r>
      <w:r>
        <w:fldChar w:fldCharType="begin"/>
      </w:r>
      <w:r>
        <w:instrText>ADDIN ZOTERO_ITEM CSL_CITATION {"citationID":"a7N25frm","properties":{"formattedCitation":"(49)","plainCitation":"(49)"</w:instrText>
      </w:r>
      <w:r>
        <w:instrText>,"noteIndex":0},"citationItems":[{"id":109,"uris":["http://zotero.org/users/local/zVa16ViL/items/CXQCEFYW"],"itemData":{"id":109,"type":"post-weblog","abstract":"Su objetivo es crear diseños de aparatos informáticos de forma abierta, de manera que todas la</w:instrText>
      </w:r>
      <w:r>
        <w:instrText>s personas puedan acceder, como mínimo, a los planos de construcción de los dispositivos. Lejos de ser una novedad, esta corriente enlaza directamente con década de los años 70, cuando los primeros aficionados a los ordenadores construían sus propios equip</w:instrText>
      </w:r>
      <w:r>
        <w:instrText>os […]","language":"es-ES","title":"¿Qué es el hardware libre? | Consumer","title-short":"¿Qué es el hardware libre?","URL":"https://www.consumer.es/tecnologia/hardware/que-es-el-hardware-libre.html","author":[{"family":"Delgado","given":"Antonio"}],"acces</w:instrText>
      </w:r>
      <w:r>
        <w:instrText>sed":{"date-parts":[["2023",3,25]]},"issued":{"date-parts":[["2007",11,19]]}}}],"schema":"https://github.com/citation-style-language/schema/raw/master/csl-citation.json"}</w:instrText>
      </w:r>
      <w:r>
        <w:fldChar w:fldCharType="separate"/>
      </w:r>
      <w:r>
        <w:t>(49)</w:t>
      </w:r>
      <w:r>
        <w:fldChar w:fldCharType="end"/>
      </w:r>
      <w:r>
        <w:t>. El objetivo del hardware libre es permitir que cualquier persona pueda modifi</w:t>
      </w:r>
      <w:r>
        <w:t>car, mejorar y compartir los diseños de los dispositivos</w:t>
      </w:r>
      <w:r>
        <w:fldChar w:fldCharType="begin"/>
      </w:r>
      <w:r>
        <w:instrText>ADDIN ZOTERO_ITEM CSL_CITATION {"citationID":"WSfwctLw","properties":{"formattedCitation":"(50)","plainCitation":"(50)","noteIndex":0},"citationItems":[{"id":114,"uris":["http://zotero.org/users/local</w:instrText>
      </w:r>
      <w:r>
        <w:instrText>/zVa16ViL/items/NHVV8HN7"],"itemData":{"id":114,"type":"webpage","abstract":"La filosofía del ‘hardware’ libre incentiva proyectos donde se comparten componentes e información sobre dispositivos para que cualquiera pueda mejorarlos.","container-title":"BBV</w:instrText>
      </w:r>
      <w:r>
        <w:instrText>A NOTICIAS","language":"es","title":"¿Qué es el ‘hardware’ libre?","URL":"https://www.bbva.com/es/innovacion/que-es-el-hardware-libre/","author":[{"family":"BBVA","given":""}],"accessed":{"date-parts":[["2023",3,25]]},"issued":{"date-parts":[["2018",9,28]]</w:instrText>
      </w:r>
      <w:r>
        <w:instrText>}}}],"schema":"https://github.com/citation-style-language/schema/raw/master/csl-citation.json"}</w:instrText>
      </w:r>
      <w:r>
        <w:fldChar w:fldCharType="separate"/>
      </w:r>
      <w:r>
        <w:t>(50)</w:t>
      </w:r>
      <w:r>
        <w:fldChar w:fldCharType="end"/>
      </w:r>
      <w:r>
        <w:t>.</w:t>
      </w:r>
    </w:p>
    <w:p w14:paraId="134A2EC2" w14:textId="77777777" w:rsidR="00996B68" w:rsidRDefault="007D32CB">
      <w:r>
        <w:t xml:space="preserve">Aunque no es tan conocido como el software libre, el hardware libre existe desde hace varios años </w:t>
      </w:r>
      <w:r>
        <w:fldChar w:fldCharType="begin"/>
      </w:r>
      <w:r>
        <w:instrText>ADDIN ZOTERO_ITEM CSL_CITATION {"citationID":"ypGL63kV</w:instrText>
      </w:r>
      <w:r>
        <w:instrText>","properties":{"formattedCitation":"(50)","plainCitation":"(50)","noteIndex":0},"citationItems":[{"id":114,"uris":["http://zotero.org/users/local/zVa16ViL/items/NHVV8HN7"],"itemData":{"id":114,"type":"webpage","abstract":"La filosofía del ‘hardware’ libre</w:instrText>
      </w:r>
      <w:r>
        <w:instrText xml:space="preserve"> incentiva proyectos donde se comparten componentes e información sobre dispositivos para que cualquiera pueda mejorarlos.","container-title":"BBVA NOTICIAS","language":"es","title":"¿Qué es el ‘hardware’ libre?","URL":"https://www.bbva.com/es/innovacion/q</w:instrText>
      </w:r>
      <w:r>
        <w:instrText>ue-es-el-hardware-libre/","author":[{"family":"BBVA","given":""}],"accessed":{"date-parts":[["2023",3,25]]},"issued":{"date-parts":[["2018",9,28]]}}}],"schema":"https://github.com/citation-style-language/schema/raw/master/csl-citation.json"}</w:instrText>
      </w:r>
      <w:r>
        <w:fldChar w:fldCharType="separate"/>
      </w:r>
      <w:r>
        <w:t>(50)</w:t>
      </w:r>
      <w:r>
        <w:fldChar w:fldCharType="end"/>
      </w:r>
      <w:r>
        <w:t>. El ori</w:t>
      </w:r>
      <w:r>
        <w:t>gen de los proyectos basados en dispositivos de código abierto se remonta a la década de los 70 del siglo pasado, cuando el movimiento hippie popularizó la cultura del DIY (hazlo tú mismo)</w:t>
      </w:r>
      <w:r>
        <w:fldChar w:fldCharType="begin"/>
      </w:r>
      <w:r>
        <w:instrText>ADDIN ZOTERO_ITEM CSL_CITATION {"citationID":"9yOLGU8T","properties"</w:instrText>
      </w:r>
      <w:r>
        <w:instrText>:{"formattedCitation":"(50)","plainCitation":"(50)","noteIndex":0},"citationItems":[{"id":114,"uris":["http://zotero.org/users/local/zVa16ViL/items/NHVV8HN7"],"itemData":{"id":114,"type":"webpage","abstract":"La filosofía del ‘hardware’ libre incentiva pro</w:instrText>
      </w:r>
      <w:r>
        <w:instrText>yectos donde se comparten componentes e información sobre dispositivos para que cualquiera pueda mejorarlos.","container-title":"BBVA NOTICIAS","language":"es","title":"¿Qué es el ‘hardware’ libre?","URL":"https://www.bbva.com/es/innovacion/que-es-el-hardw</w:instrText>
      </w:r>
      <w:r>
        <w:instrText>are-libre/","author":[{"family":"BBVA","given":""}],"accessed":{"date-parts":[["2023",3,25]]},"issued":{"date-parts":[["2018",9,28]]}}}],"schema":"https://github.com/citation-style-language/schema/raw/master/csl-citation.json"}</w:instrText>
      </w:r>
      <w:r>
        <w:fldChar w:fldCharType="separate"/>
      </w:r>
      <w:r>
        <w:t>(50)</w:t>
      </w:r>
      <w:r>
        <w:fldChar w:fldCharType="end"/>
      </w:r>
      <w:r>
        <w:t>. El hardware libre es</w:t>
      </w:r>
      <w:r>
        <w:t xml:space="preserve"> una forma de innovación donde los diseños se distribuyen bajo el amparo de licencias libres, pues éstas aseguran que cualquier conocimiento derivado beneficie a la comunidad</w:t>
      </w:r>
      <w:r>
        <w:fldChar w:fldCharType="begin"/>
      </w:r>
      <w:r>
        <w:instrText>ADDIN ZOTERO_ITEM CSL_CITATION {"citationID":"oRmBE6pm","properties":{"formattedCi</w:instrText>
      </w:r>
      <w:r>
        <w:instrText xml:space="preserve">tation":"(51)","plainCitation":"(51)","noteIndex":0},"citationItems":[{"id":111,"uris":["http://zotero.org/users/local/zVa16ViL/items/VDQBVSVG"],"itemData":{"id":111,"type":"paper-conference","abstract":"Las tecnologías de la información han propiciado el </w:instrText>
      </w:r>
      <w:r>
        <w:instrText xml:space="preserve">desarrollo de la sociedad, de manera que el conocimiento se divulga de una forma más sencilla en un contexto de globalización. Es fundamental que las comunidades busquen apropiar ese conocimiento en sus contextos locales con un enfoque global, para que su </w:instrText>
      </w:r>
      <w:r>
        <w:instrText>desarrollo pueda ser sostenible a partir de una ecología de conocimientos, extendiendo la definición de ecología a la interacción en red de diferentes comunidades para generar conocimiento, en donde los usuarios sean parte activa de esta iniciativa, con el</w:instrText>
      </w:r>
      <w:r>
        <w:instrText xml:space="preserve"> fin de buscar la apropiación del conocimiento a partir de proyectos. En el siguiente documento se muestra el desarrollo conceptual y práctico de un ciclo de talleres semestral sobre tecnologías libres, en la Facultad de Ingeniería, de la Universidad Nacio</w:instrText>
      </w:r>
      <w:r>
        <w:instrText xml:space="preserve">nal de Colombia; con el objetivo de desarrollar estrategias de pedagogía en torno a la cultura libre, para implementar proyectos que busquen el desarrollo próspero de las sociedades, respetando su medio ambiente y compartiendo el conocimiento adquirido en </w:instrText>
      </w:r>
      <w:r>
        <w:instrText>comunidades internacionales.","source":"ResearchGate","title":"Hardware Libre: una tecnología democrática","title-short":"Hardware Libre","author":[{"family":"Montenegro","given":"Andrés"},{"family":"Ochoa Duarte","given":"Alexei"},{"family":"Buitrago","gi</w:instrText>
      </w:r>
      <w:r>
        <w:instrText>ven":"Daniel"},{"family":"Galindo","given":"Carlos"}],"issued":{"date-parts":[["2017",6,16]]}}}],"schema":"https://github.com/citation-style-language/schema/raw/master/csl-citation.json"}</w:instrText>
      </w:r>
      <w:r>
        <w:fldChar w:fldCharType="separate"/>
      </w:r>
      <w:r>
        <w:t>(51)</w:t>
      </w:r>
      <w:r>
        <w:fldChar w:fldCharType="end"/>
      </w:r>
      <w:r>
        <w:t>.</w:t>
      </w:r>
    </w:p>
    <w:p w14:paraId="1FF079B5" w14:textId="77777777" w:rsidR="00996B68" w:rsidRDefault="007D32CB">
      <w:r>
        <w:t xml:space="preserve">El movimiento </w:t>
      </w:r>
      <w:proofErr w:type="spellStart"/>
      <w:r>
        <w:t>maker</w:t>
      </w:r>
      <w:proofErr w:type="spellEnd"/>
      <w:r>
        <w:t xml:space="preserve"> ha hecho resurgir la filosofía del hardw</w:t>
      </w:r>
      <w:r>
        <w:t>are libre con proyectos donde se comparten componentes e información sobre dispositivos para que cualquiera pueda mejorarlos</w:t>
      </w:r>
      <w:r>
        <w:fldChar w:fldCharType="begin"/>
      </w:r>
      <w:r>
        <w:instrText>ADDIN ZOTERO_ITEM CSL_CITATION {"citationID":"gSMGUl1J","properties":{"formattedCitation":"(51)","plainCitation":"(51)","noteIndex":</w:instrText>
      </w:r>
      <w:r>
        <w:instrText>0},"citationItems":[{"id":111,"uris":["http://zotero.org/users/local/zVa16ViL/items/VDQBVSVG"],"itemData":{"id":111,"type":"paper-conference","abstract":"Las tecnologías de la información han propiciado el desarrollo de la sociedad, de manera que el conoci</w:instrText>
      </w:r>
      <w:r>
        <w:instrText>miento se divulga de una forma más sencilla en un contexto de globalización. Es fundamental que las comunidades busquen apropiar ese conocimiento en sus contextos locales con un enfoque global, para que su desarrollo pueda ser sostenible a partir de una ec</w:instrText>
      </w:r>
      <w:r>
        <w:instrText>ología de conocimientos, extendiendo la definición de ecología a la interacción en red de diferentes comunidades para generar conocimiento, en donde los usuarios sean parte activa de esta iniciativa, con el fin de buscar la apropiación del conocimiento a p</w:instrText>
      </w:r>
      <w:r>
        <w:instrText>artir de proyectos. En el siguiente documento se muestra el desarrollo conceptual y práctico de un ciclo de talleres semestral sobre tecnologías libres, en la Facultad de Ingeniería, de la Universidad Nacional de Colombia; con el objetivo de desarrollar es</w:instrText>
      </w:r>
      <w:r>
        <w:instrText>trategias de pedagogía en torno a la cultura libre, para implementar proyectos que busquen el desarrollo próspero de las sociedades, respetando su medio ambiente y compartiendo el conocimiento adquirido en comunidades internacionales.","source":"ResearchGa</w:instrText>
      </w:r>
      <w:r>
        <w:instrText>te","title":"Hardware Libre: una tecnología democrática","title-short":"Hardware Libre","author":[{"family":"Montenegro","given":"Andrés"},{"family":"Ochoa Duarte","given":"Alexei"},{"family":"Buitrago","given":"Daniel"},{"family":"Galindo","given":"Carlos</w:instrText>
      </w:r>
      <w:r>
        <w:instrText>"}],"issued":{"date-parts":[["2017",6,16]]}}}],"schema":"https://github.com/citation-style-language/schema/raw/master/csl-citation.json"}</w:instrText>
      </w:r>
      <w:r>
        <w:fldChar w:fldCharType="separate"/>
      </w:r>
      <w:r>
        <w:t>(51)</w:t>
      </w:r>
      <w:r>
        <w:fldChar w:fldCharType="end"/>
      </w:r>
      <w:r>
        <w:t xml:space="preserve">. Algunos ejemplos de hardware libre son la placa Arduino, Raspberry Pi y </w:t>
      </w:r>
      <w:proofErr w:type="spellStart"/>
      <w:r>
        <w:t>BeagleBone</w:t>
      </w:r>
      <w:proofErr w:type="spellEnd"/>
      <w:r>
        <w:fldChar w:fldCharType="begin"/>
      </w:r>
      <w:r>
        <w:instrText>ADDIN ZOTERO_ITEM CSL_CITATI</w:instrText>
      </w:r>
      <w:r>
        <w:instrText xml:space="preserve">ON {"citationID":"b3oq8oPJ","properties":{"formattedCitation":"(1,50)","plainCitation":"(1,50)","noteIndex":0},"citationItems":[{"id":114,"uris":["http://zotero.org/users/local/zVa16ViL/items/NHVV8HN7"],"itemData":{"id":114,"type":"webpage","abstract":"La </w:instrText>
      </w:r>
      <w:r>
        <w:instrText>filosofía del ‘hardware’ libre incentiva proyectos donde se comparten componentes e información sobre dispositivos para que cualquiera pueda mejorarlos.","container-title":"BBVA NOTICIAS","language":"es","title":"¿Qué es el ‘hardware’ libre?","URL":"https:</w:instrText>
      </w:r>
      <w:r>
        <w:instrText>//www.bbva.com/es/innovacion/que-es-el-hardware-libre/","author":[{"family":"BBVA","given":""}],"accessed":{"date-parts":[["2023",3,25]]},"issued":{"date-parts":[["2018",9,28]]}}},{"id":116,"uris":["http://zotero.org/users/local/zVa16ViL/items/M77YGGBG"],"</w:instrText>
      </w:r>
      <w:r>
        <w:instrText>itemData":{"id":116,"type":"article-journal","source":"ResearchGate","title":"HARDWARE LIBRE Y ABIERTO, MODELOS DE NEGOCIOS PARA AMÉRICA LATINA E EL CARIBE","author":[{"family":"Medrano","given":"Alberto"},{"family":"Chourio-Acevedo","given":"Luz"}],"issue</w:instrText>
      </w:r>
      <w:r>
        <w:instrText>d":{"date-parts":[["2017",4,13]]}}}],"schema":"https://github.com/citation-style-language/schema/raw/master/csl-citation.json"}</w:instrText>
      </w:r>
      <w:r>
        <w:fldChar w:fldCharType="separate"/>
      </w:r>
      <w:r>
        <w:t>(1,50)</w:t>
      </w:r>
      <w:r>
        <w:fldChar w:fldCharType="end"/>
      </w:r>
      <w:r>
        <w:t>. La placa Arduino es un microcontrolador programable creado con hardware libre, basado en una placa con entradas y sali</w:t>
      </w:r>
      <w:r>
        <w:t>das analógicas y digitales, que pueden ser conectadas a una PC</w:t>
      </w:r>
      <w:r>
        <w:fldChar w:fldCharType="begin"/>
      </w:r>
      <w:r>
        <w:instrText>ADDIN ZOTERO_ITEM CSL_CITATION {"citationID":"5QA9W9Sf","properties":{"formattedCitation":"(1)","plainCitation":"(1)","noteIndex":0},"citationItems":[{"id":116,"uris":["http://zotero.org/users/l</w:instrText>
      </w:r>
      <w:r>
        <w:instrText>ocal/zVa16ViL/items/M77YGGBG"],"itemData":{"id":116,"type":"article-journal","source":"ResearchGate","title":"HARDWARE LIBRE Y ABIERTO, MODELOS DE NEGOCIOS PARA AMÉRICA LATINA E EL CARIBE","author":[{"family":"Medrano","given":"Alberto"},{"family":"Chourio</w:instrText>
      </w:r>
      <w:r>
        <w:instrText>-Acevedo","given":"Luz"}],"issued":{"date-parts":[["2017",4,13]]}}}],"schema":"https://github.com/citation-style-language/schema/raw/master/csl-citation.json"}</w:instrText>
      </w:r>
      <w:r>
        <w:fldChar w:fldCharType="separate"/>
      </w:r>
      <w:r>
        <w:t>(1)</w:t>
      </w:r>
      <w:r>
        <w:fldChar w:fldCharType="end"/>
      </w:r>
      <w:r>
        <w:t>. Raspberry Pi es una computadora de placa única del tamaño de una tarjeta de crédito que s</w:t>
      </w:r>
      <w:r>
        <w:t>e conecta a un monitor o TV y se utiliza como una computadora de escritorio</w:t>
      </w:r>
      <w:r>
        <w:fldChar w:fldCharType="begin"/>
      </w:r>
      <w:r>
        <w:instrText>ADDIN ZOTERO_ITEM CSL_CITATION {"citationID":"w3PvSgOk","properties":{"formattedCitation":"(50)","plainCitation":"(50)","noteIndex":0},"citationItems":[{"id":114,"uris":["http://zot</w:instrText>
      </w:r>
      <w:r>
        <w:instrText>ero.org/users/local/zVa16ViL/items/NHVV8HN7"],"itemData":{"id":114,"type":"webpage","abstract":"La filosofía del ‘hardware’ libre incentiva proyectos donde se comparten componentes e información sobre dispositivos para que cualquiera pueda mejorarlos.","co</w:instrText>
      </w:r>
      <w:r>
        <w:instrText>ntainer-title":"BBVA NOTICIAS","language":"es","title":"¿Qué es el ‘hardware’ libre?","URL":"https://www.bbva.com/es/innovacion/que-es-el-hardware-libre/","author":[{"family":"BBVA","given":""}],"accessed":{"date-parts":[["2023",3,25]]},"issued":{"date-par</w:instrText>
      </w:r>
      <w:r>
        <w:instrText>ts":[["2018",9,28]]}}}],"schema":"https://github.com/citation-style-language/schema/raw/master/csl-citation.json"}</w:instrText>
      </w:r>
      <w:r>
        <w:fldChar w:fldCharType="separate"/>
      </w:r>
      <w:r>
        <w:t>(50)</w:t>
      </w:r>
      <w:r>
        <w:fldChar w:fldCharType="end"/>
      </w:r>
      <w:r>
        <w:t xml:space="preserve">. </w:t>
      </w:r>
      <w:proofErr w:type="spellStart"/>
      <w:r>
        <w:t>BeagleBone</w:t>
      </w:r>
      <w:proofErr w:type="spellEnd"/>
      <w:r>
        <w:t xml:space="preserve"> es una placa de desarrollo de hardware libre que se utiliza para crear dispositivos electrónicos interactivos</w:t>
      </w:r>
      <w:r>
        <w:fldChar w:fldCharType="begin"/>
      </w:r>
      <w:r>
        <w:instrText>ADDIN ZOTERO_</w:instrText>
      </w:r>
      <w:r>
        <w:instrText>ITEM CSL_CITATION {"citationID":"eZ8Aak3h","properties":{"formattedCitation":"(50)","plainCitation":"(50)","noteIndex":0},"citationItems":[{"id":114,"uris":["http://zotero.org/users/local/zVa16ViL/items/NHVV8HN7"],"itemData":{"id":114,"type":"webpage","abs</w:instrText>
      </w:r>
      <w:r>
        <w:instrText>tract":"La filosofía del ‘hardware’ libre incentiva proyectos donde se comparten componentes e información sobre dispositivos para que cualquiera pueda mejorarlos.","container-title":"BBVA NOTICIAS","language":"es","title":"¿Qué es el ‘hardware’ libre?","U</w:instrText>
      </w:r>
      <w:r>
        <w:instrText>RL":"https://www.bbva.com/es/innovacion/que-es-el-hardware-libre/","author":[{"family":"BBVA","given":""}],"accessed":{"date-parts":[["2023",3,25]]},"issued":{"date-parts":[["2018",9,28]]}}}],"schema":"https://github.com/citation-style-language/schema/raw/</w:instrText>
      </w:r>
      <w:r>
        <w:instrText>master/csl-citation.json"}</w:instrText>
      </w:r>
      <w:r>
        <w:fldChar w:fldCharType="separate"/>
      </w:r>
      <w:r>
        <w:t>(50)</w:t>
      </w:r>
      <w:r>
        <w:fldChar w:fldCharType="end"/>
      </w:r>
      <w:r>
        <w:t>.</w:t>
      </w:r>
    </w:p>
    <w:p w14:paraId="6779D531" w14:textId="77777777" w:rsidR="00996B68" w:rsidRDefault="007D32CB" w:rsidP="00782FB9">
      <w:pPr>
        <w:pStyle w:val="Ttulo2"/>
      </w:pPr>
      <w:r>
        <w:t>Conclusiones del capitulo</w:t>
      </w:r>
    </w:p>
    <w:p w14:paraId="47F49ABB" w14:textId="77777777" w:rsidR="00996B68" w:rsidRDefault="007D32CB">
      <w:r>
        <w:t>E</w:t>
      </w:r>
      <w:r>
        <w:t xml:space="preserve">l diseño e implementación del hardware para la estación meteorológica Vórtice implica la creación de componentes de hardware que cumplan con los requisitos del entorno destino, el </w:t>
      </w:r>
      <w:r>
        <w:t>rendimiento, la seguridad y la confiabilidad. Además, se deben diseñar pruebas para medir el rendimiento de los prototipos y los resultados de producción en comparación con las especificaciones y sus requerimientos.</w:t>
      </w:r>
    </w:p>
    <w:p w14:paraId="0DE0E149" w14:textId="77777777" w:rsidR="00996B68" w:rsidRDefault="007D32CB">
      <w:pPr>
        <w:sectPr w:rsidR="00996B68">
          <w:footerReference w:type="default" r:id="rId11"/>
          <w:pgSz w:w="12240" w:h="15840"/>
          <w:pgMar w:top="1417" w:right="1701" w:bottom="1417" w:left="1701" w:header="0" w:footer="806" w:gutter="0"/>
          <w:cols w:space="720"/>
          <w:formProt w:val="0"/>
          <w:docGrid w:linePitch="100" w:charSpace="4096"/>
        </w:sectPr>
      </w:pPr>
      <w:r>
        <w:t>El diseño e implementación del hardware para la estación meteorológica Vórtice requiere la consideración de múltiples factores, desde los requisitos del entorno hasta la precisión del sistema, y se puede lograr de manera efectiva utilizando met</w:t>
      </w:r>
      <w:r>
        <w:t>odologías de diseño de hardware acordes y eficientes.</w:t>
      </w:r>
    </w:p>
    <w:p w14:paraId="2153E192" w14:textId="77777777" w:rsidR="00D54F7B" w:rsidRDefault="007D32CB" w:rsidP="00D54F7B">
      <w:pPr>
        <w:pStyle w:val="Ttulo10"/>
        <w:numPr>
          <w:ilvl w:val="0"/>
          <w:numId w:val="2"/>
        </w:numPr>
      </w:pPr>
      <w:r>
        <w:lastRenderedPageBreak/>
        <w:t>Diseño y desarrollado de hardware</w:t>
      </w:r>
    </w:p>
    <w:p w14:paraId="3678F18F" w14:textId="128173F4" w:rsidR="00D54F7B" w:rsidRDefault="00D54F7B" w:rsidP="00D54F7B">
      <w:pPr>
        <w:pStyle w:val="Ttulo2"/>
      </w:pPr>
      <w:r>
        <w:t xml:space="preserve">Requerimientos de diseño </w:t>
      </w:r>
    </w:p>
    <w:p w14:paraId="2BD4EE0E" w14:textId="77777777" w:rsidR="00D54F7B" w:rsidRDefault="00D54F7B" w:rsidP="00D54F7B">
      <w:r>
        <w:t>El desarrollo de un producto tecnológico requiere de una planificación cuidadosa y detallada de los requerimientos de diseño. En primer lugar, es importante definir el propósito y la funcionalidad del producto, así como las necesidades y expectativas del usuario final. Esto permitirá establecer los objetivos de diseño y los criterios de éxito del proyecto. Además, se deben considerar aspectos como la ergonomía, la estética, la usabilidad y la accesibilidad para garantizar una experiencia de usuario satisfactoria.</w:t>
      </w:r>
    </w:p>
    <w:p w14:paraId="22BD6B66" w14:textId="31FBBFE2" w:rsidR="00D54F7B" w:rsidRDefault="00D54F7B" w:rsidP="00D54F7B">
      <w:r>
        <w:t xml:space="preserve">Otro aspecto importante en el diseño de un producto tecnológico es la selección de los materiales y componentes adecuados. Esto incluye la elección de materiales resistentes y duraderos, así como la selección de componentes que cumplan con los estándares de calidad y seguridad requeridos. También es importante considerar la facilidad de </w:t>
      </w:r>
      <w:r w:rsidR="00722654">
        <w:t xml:space="preserve">producción, replicabilidad, </w:t>
      </w:r>
      <w:r>
        <w:t>mantenimiento y reparación del producto.</w:t>
      </w:r>
    </w:p>
    <w:p w14:paraId="57CDF980" w14:textId="77777777" w:rsidR="00D54F7B" w:rsidRDefault="00D54F7B" w:rsidP="00D54F7B">
      <w:r>
        <w:t>En cuanto al diseño estético, es importante que el producto tenga un aspecto atractivo y moderno, pero también funcional y coherente con la marca y la identidad visual de la empresa. El diseño debe ser intuitivo y fácil de usar, y debe estar en línea con las tendencias actuales del mercado.</w:t>
      </w:r>
    </w:p>
    <w:p w14:paraId="0489B20A" w14:textId="4D772870" w:rsidR="00722654" w:rsidRDefault="00D54F7B" w:rsidP="00722654">
      <w:pPr>
        <w:pStyle w:val="Ttulo3"/>
        <w:numPr>
          <w:ilvl w:val="2"/>
          <w:numId w:val="2"/>
        </w:numPr>
      </w:pPr>
      <w:r w:rsidRPr="00D54F7B">
        <w:t>Consideraciones F</w:t>
      </w:r>
      <w:r w:rsidRPr="00D54F7B">
        <w:t>í</w:t>
      </w:r>
      <w:r w:rsidRPr="00D54F7B">
        <w:t>sicas</w:t>
      </w:r>
    </w:p>
    <w:p w14:paraId="0E4E08FC" w14:textId="7E071BE6" w:rsidR="00722654" w:rsidRDefault="00722654" w:rsidP="00722654">
      <w:r>
        <w:t xml:space="preserve">Teniendo en cuenta la filosofía de trabajo descrita anteriormente se </w:t>
      </w:r>
      <w:proofErr w:type="spellStart"/>
      <w:r>
        <w:t>trazo</w:t>
      </w:r>
      <w:proofErr w:type="spellEnd"/>
      <w:r>
        <w:t xml:space="preserve"> la expectativa siguiente:</w:t>
      </w:r>
    </w:p>
    <w:p w14:paraId="0619FD6A" w14:textId="77777777" w:rsidR="00722654" w:rsidRDefault="00D54F7B" w:rsidP="00722654">
      <w:pPr>
        <w:pStyle w:val="Prrafodelista"/>
        <w:numPr>
          <w:ilvl w:val="0"/>
          <w:numId w:val="9"/>
        </w:numPr>
      </w:pPr>
      <w:r w:rsidRPr="00D54F7B">
        <w:t xml:space="preserve">El equipo </w:t>
      </w:r>
      <w:r w:rsidR="00722654">
        <w:t>deberá</w:t>
      </w:r>
      <w:r w:rsidRPr="00D54F7B">
        <w:t xml:space="preserve"> operar tanto en interiores como exteriores.</w:t>
      </w:r>
    </w:p>
    <w:p w14:paraId="0CE9083B" w14:textId="77777777" w:rsidR="00722654" w:rsidRDefault="00D54F7B" w:rsidP="00722654">
      <w:pPr>
        <w:pStyle w:val="Prrafodelista"/>
        <w:numPr>
          <w:ilvl w:val="0"/>
          <w:numId w:val="9"/>
        </w:numPr>
      </w:pPr>
      <w:r w:rsidRPr="00D54F7B">
        <w:t>El equipo debe</w:t>
      </w:r>
      <w:r w:rsidR="00722654">
        <w:t xml:space="preserve"> </w:t>
      </w:r>
      <w:r w:rsidRPr="00D54F7B">
        <w:t xml:space="preserve">ser usado a no menos de </w:t>
      </w:r>
      <w:r w:rsidR="00722654">
        <w:t>2</w:t>
      </w:r>
      <w:r w:rsidRPr="00D54F7B">
        <w:t xml:space="preserve"> metros del suelo y no m</w:t>
      </w:r>
      <w:r w:rsidR="00722654">
        <w:t>á</w:t>
      </w:r>
      <w:r w:rsidRPr="00D54F7B">
        <w:t>s de 15.</w:t>
      </w:r>
    </w:p>
    <w:p w14:paraId="34E5177C" w14:textId="44E7F2AB" w:rsidR="00722654" w:rsidRDefault="00D54F7B" w:rsidP="00722654">
      <w:pPr>
        <w:pStyle w:val="Prrafodelista"/>
        <w:numPr>
          <w:ilvl w:val="0"/>
          <w:numId w:val="9"/>
        </w:numPr>
      </w:pPr>
      <w:r w:rsidRPr="00D54F7B">
        <w:t>Las dimensiones del</w:t>
      </w:r>
      <w:r w:rsidR="00722654">
        <w:t xml:space="preserve"> </w:t>
      </w:r>
      <w:r w:rsidRPr="00D54F7B">
        <w:t xml:space="preserve">equipo no </w:t>
      </w:r>
      <w:proofErr w:type="spellStart"/>
      <w:r w:rsidRPr="00D54F7B">
        <w:t>sobrepas</w:t>
      </w:r>
      <w:r w:rsidR="00722654">
        <w:t>á</w:t>
      </w:r>
      <w:r w:rsidRPr="00D54F7B">
        <w:t>n</w:t>
      </w:r>
      <w:proofErr w:type="spellEnd"/>
      <w:r w:rsidRPr="00D54F7B">
        <w:t xml:space="preserve"> los 60 cm de alto y los 30 cm de</w:t>
      </w:r>
      <w:r w:rsidR="00722654">
        <w:t xml:space="preserve"> </w:t>
      </w:r>
      <w:r w:rsidRPr="00D54F7B">
        <w:t>di</w:t>
      </w:r>
      <w:r w:rsidR="00722654">
        <w:t>á</w:t>
      </w:r>
      <w:r w:rsidRPr="00D54F7B">
        <w:t>metro.</w:t>
      </w:r>
    </w:p>
    <w:p w14:paraId="115558E0" w14:textId="2EA6A5F1" w:rsidR="00B555BD" w:rsidRDefault="00B555BD" w:rsidP="00722654">
      <w:pPr>
        <w:pStyle w:val="Prrafodelista"/>
        <w:numPr>
          <w:ilvl w:val="0"/>
          <w:numId w:val="9"/>
        </w:numPr>
      </w:pPr>
      <w:r>
        <w:t>Se deberá poder acceder de forma simple al medio de almacenamiento utilizado para guardar los datos</w:t>
      </w:r>
    </w:p>
    <w:p w14:paraId="5BC96F80" w14:textId="77777777" w:rsidR="00722654" w:rsidRDefault="00D54F7B" w:rsidP="00722654">
      <w:pPr>
        <w:pStyle w:val="Ttulo3"/>
        <w:numPr>
          <w:ilvl w:val="2"/>
          <w:numId w:val="2"/>
        </w:numPr>
      </w:pPr>
      <w:r w:rsidRPr="00722654">
        <w:t xml:space="preserve">Consideraciones de </w:t>
      </w:r>
      <w:r w:rsidR="00722654">
        <w:t>Hardware</w:t>
      </w:r>
    </w:p>
    <w:p w14:paraId="70D41480" w14:textId="54AB14DD" w:rsidR="00722654" w:rsidRDefault="00722654" w:rsidP="00722654">
      <w:r>
        <w:lastRenderedPageBreak/>
        <w:t xml:space="preserve">Teniendo en cuenta la filosofía de trabajo descrita anteriormente se </w:t>
      </w:r>
      <w:proofErr w:type="spellStart"/>
      <w:r>
        <w:t>trazo</w:t>
      </w:r>
      <w:proofErr w:type="spellEnd"/>
      <w:r>
        <w:t xml:space="preserve"> la</w:t>
      </w:r>
      <w:r>
        <w:t xml:space="preserve"> </w:t>
      </w:r>
      <w:r>
        <w:t>expectativa siguiente:</w:t>
      </w:r>
    </w:p>
    <w:p w14:paraId="436C2C6C" w14:textId="0C65430C" w:rsidR="00722654" w:rsidRDefault="00B555BD" w:rsidP="00B555BD">
      <w:pPr>
        <w:pStyle w:val="Prrafodelista"/>
        <w:numPr>
          <w:ilvl w:val="0"/>
          <w:numId w:val="10"/>
        </w:numPr>
      </w:pPr>
      <w:r>
        <w:t>La conexión del equipo será dual, o sea, cumplirá las funciones de conexión wifi como de punto de acceso.</w:t>
      </w:r>
    </w:p>
    <w:p w14:paraId="23C9D184" w14:textId="690B97AE" w:rsidR="00B555BD" w:rsidRDefault="00B555BD" w:rsidP="00B555BD">
      <w:pPr>
        <w:pStyle w:val="Prrafodelista"/>
        <w:numPr>
          <w:ilvl w:val="0"/>
          <w:numId w:val="10"/>
        </w:numPr>
      </w:pPr>
      <w:r>
        <w:t>La autonomía del equipo debe ser superior a 15 días, con sus correspondientes mecanismos de optimización y ahorro de batería.</w:t>
      </w:r>
    </w:p>
    <w:p w14:paraId="0A505B11" w14:textId="6AD2DBB8" w:rsidR="00B555BD" w:rsidRDefault="00B555BD" w:rsidP="00B555BD">
      <w:pPr>
        <w:pStyle w:val="Prrafodelista"/>
        <w:numPr>
          <w:ilvl w:val="0"/>
          <w:numId w:val="10"/>
        </w:numPr>
      </w:pPr>
      <w:r>
        <w:t>Deberá admitir alimentación por panelearía solar</w:t>
      </w:r>
    </w:p>
    <w:p w14:paraId="123F3CD3" w14:textId="01A63C7D" w:rsidR="00B555BD" w:rsidRDefault="00B555BD" w:rsidP="00B555BD">
      <w:pPr>
        <w:pStyle w:val="Prrafodelista"/>
        <w:numPr>
          <w:ilvl w:val="0"/>
          <w:numId w:val="10"/>
        </w:numPr>
      </w:pPr>
      <w:r>
        <w:t>La fuente de alimentación a la red eléctrica será externa y autovolt</w:t>
      </w:r>
    </w:p>
    <w:p w14:paraId="7F4FEE83" w14:textId="47DC8375" w:rsidR="00B555BD" w:rsidRDefault="00B555BD" w:rsidP="00B555BD">
      <w:pPr>
        <w:pStyle w:val="Prrafodelista"/>
        <w:numPr>
          <w:ilvl w:val="0"/>
          <w:numId w:val="10"/>
        </w:numPr>
      </w:pPr>
      <w:r>
        <w:t xml:space="preserve">Deberá </w:t>
      </w:r>
      <w:r>
        <w:t>incorporar un reloj de tiempo real y un sistema de almacenamiento de datos</w:t>
      </w:r>
    </w:p>
    <w:p w14:paraId="73206B37" w14:textId="29992B45" w:rsidR="00B555BD" w:rsidRDefault="00B555BD" w:rsidP="00B555BD">
      <w:pPr>
        <w:pStyle w:val="Prrafodelista"/>
        <w:numPr>
          <w:ilvl w:val="0"/>
          <w:numId w:val="10"/>
        </w:numPr>
      </w:pPr>
      <w:r>
        <w:t>De</w:t>
      </w:r>
      <w:r w:rsidRPr="00B555BD">
        <w:t xml:space="preserve"> </w:t>
      </w:r>
      <w:r>
        <w:t xml:space="preserve">Deberá </w:t>
      </w:r>
      <w:r>
        <w:t>be contar con una capacidad sensorial de 8 sensores como mínimo.</w:t>
      </w:r>
    </w:p>
    <w:p w14:paraId="741DCC62" w14:textId="1D0CF5DC" w:rsidR="001607E9" w:rsidRPr="001607E9" w:rsidRDefault="001607E9" w:rsidP="001607E9">
      <w:pPr>
        <w:pStyle w:val="Ttulo2"/>
      </w:pPr>
      <w:r w:rsidRPr="001607E9">
        <w:t>Sensores</w:t>
      </w:r>
    </w:p>
    <w:p w14:paraId="5E161693" w14:textId="4A70E6CE" w:rsidR="00B555BD" w:rsidRDefault="001607E9" w:rsidP="00B555BD">
      <w:r w:rsidRPr="001607E9">
        <w:t>El desarrollo de un producto tecnológico es un proceso complejo que implica varias etapas</w:t>
      </w:r>
      <w:r>
        <w:t>. En este caso, teniendo en cuenta que el producto a desarrollar tiene una función de monitorización pues el primer paso será definir las variables a medir y la instrumentación adecuada.</w:t>
      </w:r>
    </w:p>
    <w:p w14:paraId="68534061" w14:textId="4B44B647" w:rsidR="001607E9" w:rsidRDefault="001607E9" w:rsidP="001607E9">
      <w:pPr>
        <w:pStyle w:val="Ttulo3"/>
        <w:numPr>
          <w:ilvl w:val="2"/>
          <w:numId w:val="2"/>
        </w:numPr>
      </w:pPr>
      <w:r>
        <w:t>Variables</w:t>
      </w:r>
    </w:p>
    <w:tbl>
      <w:tblPr>
        <w:tblStyle w:val="Tablaconcuadrcula"/>
        <w:tblpPr w:leftFromText="141" w:rightFromText="141" w:vertAnchor="page" w:horzAnchor="margin" w:tblpY="9631"/>
        <w:tblW w:w="8931" w:type="dxa"/>
        <w:tblLook w:val="04A0" w:firstRow="1" w:lastRow="0" w:firstColumn="1" w:lastColumn="0" w:noHBand="0" w:noVBand="1"/>
      </w:tblPr>
      <w:tblGrid>
        <w:gridCol w:w="709"/>
        <w:gridCol w:w="3827"/>
        <w:gridCol w:w="4395"/>
      </w:tblGrid>
      <w:tr w:rsidR="00232F07" w14:paraId="204A6B18" w14:textId="77777777" w:rsidTr="00232F07">
        <w:tc>
          <w:tcPr>
            <w:tcW w:w="709" w:type="dxa"/>
          </w:tcPr>
          <w:p w14:paraId="11A90EB3" w14:textId="30183159" w:rsidR="00232F07" w:rsidRDefault="00232F07" w:rsidP="00232F07">
            <w:pPr>
              <w:pStyle w:val="Ttulo2"/>
              <w:numPr>
                <w:ilvl w:val="0"/>
                <w:numId w:val="0"/>
              </w:numPr>
              <w:ind w:left="720" w:hanging="720"/>
              <w:jc w:val="center"/>
            </w:pPr>
            <w:r>
              <w:t>No.</w:t>
            </w:r>
          </w:p>
        </w:tc>
        <w:tc>
          <w:tcPr>
            <w:tcW w:w="3827" w:type="dxa"/>
          </w:tcPr>
          <w:p w14:paraId="1DA5B11C" w14:textId="77777777" w:rsidR="00232F07" w:rsidRDefault="00232F07" w:rsidP="00232F07">
            <w:pPr>
              <w:pStyle w:val="Ttulo2"/>
              <w:numPr>
                <w:ilvl w:val="0"/>
                <w:numId w:val="0"/>
              </w:numPr>
              <w:jc w:val="center"/>
            </w:pPr>
            <w:r>
              <w:t>VARIABLE METEOROLOGICA</w:t>
            </w:r>
          </w:p>
        </w:tc>
        <w:tc>
          <w:tcPr>
            <w:tcW w:w="4395" w:type="dxa"/>
          </w:tcPr>
          <w:p w14:paraId="78884EF8" w14:textId="77777777" w:rsidR="00232F07" w:rsidRDefault="00232F07" w:rsidP="00232F07">
            <w:pPr>
              <w:pStyle w:val="Ttulo2"/>
              <w:numPr>
                <w:ilvl w:val="0"/>
                <w:numId w:val="0"/>
              </w:numPr>
              <w:jc w:val="center"/>
            </w:pPr>
            <w:r>
              <w:t>DESCRIPCION</w:t>
            </w:r>
          </w:p>
        </w:tc>
      </w:tr>
      <w:tr w:rsidR="00232F07" w14:paraId="72778B64" w14:textId="77777777" w:rsidTr="00232F07">
        <w:tc>
          <w:tcPr>
            <w:tcW w:w="709" w:type="dxa"/>
          </w:tcPr>
          <w:p w14:paraId="61FB39E1" w14:textId="77777777" w:rsidR="00232F07" w:rsidRDefault="00232F07" w:rsidP="00232F07">
            <w:pPr>
              <w:pStyle w:val="Ttulo2"/>
              <w:numPr>
                <w:ilvl w:val="0"/>
                <w:numId w:val="0"/>
              </w:numPr>
              <w:jc w:val="center"/>
            </w:pPr>
            <w:r>
              <w:t>1</w:t>
            </w:r>
          </w:p>
        </w:tc>
        <w:tc>
          <w:tcPr>
            <w:tcW w:w="3827" w:type="dxa"/>
          </w:tcPr>
          <w:p w14:paraId="7DE8557C" w14:textId="77777777" w:rsidR="00232F07" w:rsidRDefault="00232F07" w:rsidP="00232F07">
            <w:pPr>
              <w:pStyle w:val="Ttulo2"/>
              <w:numPr>
                <w:ilvl w:val="0"/>
                <w:numId w:val="0"/>
              </w:numPr>
              <w:jc w:val="center"/>
            </w:pPr>
            <w:r>
              <w:t>Temperatura</w:t>
            </w:r>
          </w:p>
        </w:tc>
        <w:tc>
          <w:tcPr>
            <w:tcW w:w="4395" w:type="dxa"/>
          </w:tcPr>
          <w:p w14:paraId="552473B3" w14:textId="77777777" w:rsidR="00232F07" w:rsidRDefault="00232F07" w:rsidP="00232F07">
            <w:pPr>
              <w:pStyle w:val="Ttulo2"/>
              <w:numPr>
                <w:ilvl w:val="0"/>
                <w:numId w:val="0"/>
              </w:numPr>
              <w:jc w:val="center"/>
            </w:pPr>
            <w:r>
              <w:t>Valor de la temperatura ambientes</w:t>
            </w:r>
          </w:p>
        </w:tc>
      </w:tr>
      <w:tr w:rsidR="00232F07" w14:paraId="7F8342BF" w14:textId="77777777" w:rsidTr="00232F07">
        <w:tc>
          <w:tcPr>
            <w:tcW w:w="709" w:type="dxa"/>
          </w:tcPr>
          <w:p w14:paraId="6F2B74B6" w14:textId="77777777" w:rsidR="00232F07" w:rsidRDefault="00232F07" w:rsidP="00232F07">
            <w:pPr>
              <w:pStyle w:val="Ttulo2"/>
              <w:numPr>
                <w:ilvl w:val="0"/>
                <w:numId w:val="0"/>
              </w:numPr>
              <w:jc w:val="center"/>
            </w:pPr>
            <w:r>
              <w:t>2</w:t>
            </w:r>
          </w:p>
        </w:tc>
        <w:tc>
          <w:tcPr>
            <w:tcW w:w="3827" w:type="dxa"/>
          </w:tcPr>
          <w:p w14:paraId="71294DD8" w14:textId="77777777" w:rsidR="00232F07" w:rsidRDefault="00232F07" w:rsidP="00232F07">
            <w:pPr>
              <w:pStyle w:val="Ttulo2"/>
              <w:numPr>
                <w:ilvl w:val="0"/>
                <w:numId w:val="0"/>
              </w:numPr>
              <w:jc w:val="center"/>
            </w:pPr>
            <w:r>
              <w:t>Humedad</w:t>
            </w:r>
          </w:p>
        </w:tc>
        <w:tc>
          <w:tcPr>
            <w:tcW w:w="4395" w:type="dxa"/>
          </w:tcPr>
          <w:p w14:paraId="589C4EAE" w14:textId="77777777" w:rsidR="00232F07" w:rsidRDefault="00232F07" w:rsidP="00232F07">
            <w:pPr>
              <w:pStyle w:val="Ttulo2"/>
              <w:numPr>
                <w:ilvl w:val="0"/>
                <w:numId w:val="0"/>
              </w:numPr>
              <w:jc w:val="center"/>
            </w:pPr>
            <w:r>
              <w:t>Valor de la humedad relativa</w:t>
            </w:r>
          </w:p>
        </w:tc>
      </w:tr>
      <w:tr w:rsidR="00232F07" w14:paraId="6CA1BDC4" w14:textId="77777777" w:rsidTr="00232F07">
        <w:tc>
          <w:tcPr>
            <w:tcW w:w="709" w:type="dxa"/>
          </w:tcPr>
          <w:p w14:paraId="69A49BE9" w14:textId="77777777" w:rsidR="00232F07" w:rsidRDefault="00232F07" w:rsidP="00232F07">
            <w:pPr>
              <w:pStyle w:val="Ttulo2"/>
              <w:numPr>
                <w:ilvl w:val="0"/>
                <w:numId w:val="0"/>
              </w:numPr>
              <w:jc w:val="center"/>
            </w:pPr>
            <w:r>
              <w:t>3</w:t>
            </w:r>
          </w:p>
        </w:tc>
        <w:tc>
          <w:tcPr>
            <w:tcW w:w="3827" w:type="dxa"/>
          </w:tcPr>
          <w:p w14:paraId="6AFE23AA" w14:textId="77777777" w:rsidR="00232F07" w:rsidRDefault="00232F07" w:rsidP="00232F07">
            <w:pPr>
              <w:pStyle w:val="Ttulo2"/>
              <w:numPr>
                <w:ilvl w:val="0"/>
                <w:numId w:val="0"/>
              </w:numPr>
              <w:jc w:val="center"/>
            </w:pPr>
            <w:r>
              <w:t>Presión</w:t>
            </w:r>
          </w:p>
        </w:tc>
        <w:tc>
          <w:tcPr>
            <w:tcW w:w="4395" w:type="dxa"/>
          </w:tcPr>
          <w:p w14:paraId="32AB31C9" w14:textId="03588461" w:rsidR="00232F07" w:rsidRDefault="00232F07" w:rsidP="00232F07">
            <w:pPr>
              <w:pStyle w:val="Ttulo2"/>
              <w:numPr>
                <w:ilvl w:val="0"/>
                <w:numId w:val="0"/>
              </w:numPr>
              <w:jc w:val="center"/>
            </w:pPr>
            <w:r>
              <w:t xml:space="preserve">Valor de la presión </w:t>
            </w:r>
            <w:r>
              <w:t>atmosférica</w:t>
            </w:r>
          </w:p>
        </w:tc>
      </w:tr>
      <w:tr w:rsidR="00232F07" w14:paraId="41345363" w14:textId="77777777" w:rsidTr="00232F07">
        <w:tc>
          <w:tcPr>
            <w:tcW w:w="709" w:type="dxa"/>
          </w:tcPr>
          <w:p w14:paraId="13F9E890" w14:textId="77777777" w:rsidR="00232F07" w:rsidRDefault="00232F07" w:rsidP="00232F07">
            <w:pPr>
              <w:pStyle w:val="Ttulo2"/>
              <w:numPr>
                <w:ilvl w:val="0"/>
                <w:numId w:val="0"/>
              </w:numPr>
              <w:jc w:val="center"/>
            </w:pPr>
            <w:r>
              <w:t>4</w:t>
            </w:r>
          </w:p>
        </w:tc>
        <w:tc>
          <w:tcPr>
            <w:tcW w:w="3827" w:type="dxa"/>
          </w:tcPr>
          <w:p w14:paraId="755BA690" w14:textId="77777777" w:rsidR="00232F07" w:rsidRDefault="00232F07" w:rsidP="00232F07">
            <w:pPr>
              <w:pStyle w:val="Ttulo2"/>
              <w:numPr>
                <w:ilvl w:val="0"/>
                <w:numId w:val="0"/>
              </w:numPr>
              <w:jc w:val="center"/>
            </w:pPr>
            <w:r>
              <w:t>Iluminación</w:t>
            </w:r>
          </w:p>
        </w:tc>
        <w:tc>
          <w:tcPr>
            <w:tcW w:w="4395" w:type="dxa"/>
          </w:tcPr>
          <w:p w14:paraId="5811E2BD" w14:textId="77777777" w:rsidR="00232F07" w:rsidRDefault="00232F07" w:rsidP="00232F07">
            <w:pPr>
              <w:pStyle w:val="Ttulo2"/>
              <w:numPr>
                <w:ilvl w:val="0"/>
                <w:numId w:val="0"/>
              </w:numPr>
              <w:jc w:val="center"/>
            </w:pPr>
            <w:r>
              <w:t>Valor de la iluminación ambiental</w:t>
            </w:r>
          </w:p>
        </w:tc>
      </w:tr>
      <w:tr w:rsidR="00232F07" w14:paraId="687010AA" w14:textId="77777777" w:rsidTr="00232F07">
        <w:tc>
          <w:tcPr>
            <w:tcW w:w="709" w:type="dxa"/>
          </w:tcPr>
          <w:p w14:paraId="0F6FD7EE" w14:textId="77777777" w:rsidR="00232F07" w:rsidRDefault="00232F07" w:rsidP="00232F07">
            <w:pPr>
              <w:pStyle w:val="Ttulo2"/>
              <w:numPr>
                <w:ilvl w:val="0"/>
                <w:numId w:val="0"/>
              </w:numPr>
              <w:jc w:val="center"/>
            </w:pPr>
            <w:r>
              <w:t>5</w:t>
            </w:r>
          </w:p>
        </w:tc>
        <w:tc>
          <w:tcPr>
            <w:tcW w:w="3827" w:type="dxa"/>
          </w:tcPr>
          <w:p w14:paraId="50BB8C91" w14:textId="77777777" w:rsidR="00232F07" w:rsidRDefault="00232F07" w:rsidP="00232F07">
            <w:pPr>
              <w:pStyle w:val="Ttulo2"/>
              <w:numPr>
                <w:ilvl w:val="0"/>
                <w:numId w:val="0"/>
              </w:numPr>
              <w:jc w:val="center"/>
            </w:pPr>
            <w:r>
              <w:t>Dirección del viento</w:t>
            </w:r>
          </w:p>
        </w:tc>
        <w:tc>
          <w:tcPr>
            <w:tcW w:w="4395" w:type="dxa"/>
          </w:tcPr>
          <w:p w14:paraId="460C7EFA" w14:textId="77777777" w:rsidR="00232F07" w:rsidRDefault="00232F07" w:rsidP="00232F07">
            <w:pPr>
              <w:pStyle w:val="Ttulo2"/>
              <w:numPr>
                <w:ilvl w:val="0"/>
                <w:numId w:val="0"/>
              </w:numPr>
              <w:jc w:val="center"/>
            </w:pPr>
            <w:r>
              <w:t>Punto cardinal de la dirección del viento</w:t>
            </w:r>
          </w:p>
        </w:tc>
      </w:tr>
      <w:tr w:rsidR="00232F07" w14:paraId="6C518026" w14:textId="77777777" w:rsidTr="00232F07">
        <w:tc>
          <w:tcPr>
            <w:tcW w:w="709" w:type="dxa"/>
          </w:tcPr>
          <w:p w14:paraId="2E3C2D6A" w14:textId="77777777" w:rsidR="00232F07" w:rsidRDefault="00232F07" w:rsidP="00232F07">
            <w:pPr>
              <w:pStyle w:val="Ttulo2"/>
              <w:numPr>
                <w:ilvl w:val="0"/>
                <w:numId w:val="0"/>
              </w:numPr>
              <w:jc w:val="center"/>
            </w:pPr>
            <w:r>
              <w:t>6</w:t>
            </w:r>
          </w:p>
        </w:tc>
        <w:tc>
          <w:tcPr>
            <w:tcW w:w="3827" w:type="dxa"/>
          </w:tcPr>
          <w:p w14:paraId="55A70550" w14:textId="77777777" w:rsidR="00232F07" w:rsidRDefault="00232F07" w:rsidP="00232F07">
            <w:pPr>
              <w:pStyle w:val="Ttulo2"/>
              <w:numPr>
                <w:ilvl w:val="0"/>
                <w:numId w:val="0"/>
              </w:numPr>
              <w:jc w:val="center"/>
            </w:pPr>
            <w:r>
              <w:t>Velocidad del viento</w:t>
            </w:r>
          </w:p>
        </w:tc>
        <w:tc>
          <w:tcPr>
            <w:tcW w:w="4395" w:type="dxa"/>
          </w:tcPr>
          <w:p w14:paraId="0383A4AF" w14:textId="77777777" w:rsidR="00232F07" w:rsidRDefault="00232F07" w:rsidP="00232F07">
            <w:pPr>
              <w:pStyle w:val="Ttulo2"/>
              <w:numPr>
                <w:ilvl w:val="0"/>
                <w:numId w:val="0"/>
              </w:numPr>
              <w:jc w:val="center"/>
            </w:pPr>
            <w:r>
              <w:t>Valor de la velocidad del viento</w:t>
            </w:r>
          </w:p>
        </w:tc>
      </w:tr>
      <w:tr w:rsidR="00232F07" w14:paraId="46EDA0D0" w14:textId="77777777" w:rsidTr="00232F07">
        <w:tc>
          <w:tcPr>
            <w:tcW w:w="709" w:type="dxa"/>
          </w:tcPr>
          <w:p w14:paraId="0DAE22F3" w14:textId="77777777" w:rsidR="00232F07" w:rsidRDefault="00232F07" w:rsidP="00232F07">
            <w:pPr>
              <w:pStyle w:val="Ttulo2"/>
              <w:numPr>
                <w:ilvl w:val="0"/>
                <w:numId w:val="0"/>
              </w:numPr>
              <w:jc w:val="center"/>
            </w:pPr>
            <w:r>
              <w:t>7</w:t>
            </w:r>
          </w:p>
        </w:tc>
        <w:tc>
          <w:tcPr>
            <w:tcW w:w="3827" w:type="dxa"/>
          </w:tcPr>
          <w:p w14:paraId="6C7F828A" w14:textId="77777777" w:rsidR="00232F07" w:rsidRDefault="00232F07" w:rsidP="00232F07">
            <w:pPr>
              <w:pStyle w:val="Ttulo2"/>
              <w:numPr>
                <w:ilvl w:val="0"/>
                <w:numId w:val="0"/>
              </w:numPr>
              <w:jc w:val="center"/>
            </w:pPr>
            <w:r>
              <w:t>Precipitaciones</w:t>
            </w:r>
          </w:p>
        </w:tc>
        <w:tc>
          <w:tcPr>
            <w:tcW w:w="4395" w:type="dxa"/>
          </w:tcPr>
          <w:p w14:paraId="72BFE629" w14:textId="77777777" w:rsidR="00232F07" w:rsidRDefault="00232F07" w:rsidP="00232F07">
            <w:pPr>
              <w:pStyle w:val="Ttulo2"/>
              <w:numPr>
                <w:ilvl w:val="0"/>
                <w:numId w:val="0"/>
              </w:numPr>
              <w:jc w:val="center"/>
            </w:pPr>
            <w:r>
              <w:t>Valor acumulado de 24h</w:t>
            </w:r>
          </w:p>
        </w:tc>
      </w:tr>
      <w:tr w:rsidR="00232F07" w14:paraId="25119F47" w14:textId="77777777" w:rsidTr="00232F07">
        <w:tc>
          <w:tcPr>
            <w:tcW w:w="709" w:type="dxa"/>
          </w:tcPr>
          <w:p w14:paraId="253F3763" w14:textId="77777777" w:rsidR="00232F07" w:rsidRDefault="00232F07" w:rsidP="00232F07">
            <w:pPr>
              <w:pStyle w:val="Ttulo2"/>
              <w:numPr>
                <w:ilvl w:val="0"/>
                <w:numId w:val="0"/>
              </w:numPr>
              <w:jc w:val="center"/>
            </w:pPr>
            <w:r>
              <w:t>8</w:t>
            </w:r>
          </w:p>
        </w:tc>
        <w:tc>
          <w:tcPr>
            <w:tcW w:w="3827" w:type="dxa"/>
          </w:tcPr>
          <w:p w14:paraId="053C930E" w14:textId="77777777" w:rsidR="00232F07" w:rsidRDefault="00232F07" w:rsidP="00232F07">
            <w:pPr>
              <w:pStyle w:val="Ttulo2"/>
              <w:numPr>
                <w:ilvl w:val="0"/>
                <w:numId w:val="0"/>
              </w:numPr>
              <w:jc w:val="center"/>
            </w:pPr>
            <w:r>
              <w:t>Descargas eléctricas</w:t>
            </w:r>
          </w:p>
        </w:tc>
        <w:tc>
          <w:tcPr>
            <w:tcW w:w="4395" w:type="dxa"/>
          </w:tcPr>
          <w:p w14:paraId="7FE23B80" w14:textId="7336A1AD" w:rsidR="00232F07" w:rsidRDefault="00232F07" w:rsidP="00232F07">
            <w:pPr>
              <w:pStyle w:val="Ttulo2"/>
              <w:numPr>
                <w:ilvl w:val="0"/>
                <w:numId w:val="0"/>
              </w:numPr>
              <w:jc w:val="center"/>
            </w:pPr>
            <w:r>
              <w:t xml:space="preserve">Valor de la cantidad de descargas </w:t>
            </w:r>
            <w:r>
              <w:t>eléctricas</w:t>
            </w:r>
            <w:r>
              <w:t>(rayos)</w:t>
            </w:r>
          </w:p>
        </w:tc>
      </w:tr>
    </w:tbl>
    <w:p w14:paraId="26118F32" w14:textId="0279895B" w:rsidR="001607E9" w:rsidRDefault="00232F07" w:rsidP="00232F07">
      <w:pPr>
        <w:pStyle w:val="Ttulo4"/>
        <w:numPr>
          <w:ilvl w:val="3"/>
          <w:numId w:val="2"/>
        </w:numPr>
      </w:pPr>
      <w:r>
        <w:lastRenderedPageBreak/>
        <w:t>Medición de la humedad y la temperatura</w:t>
      </w:r>
    </w:p>
    <w:p w14:paraId="72B7758C" w14:textId="01174047" w:rsidR="00232F07" w:rsidRDefault="00232F07" w:rsidP="00232F07">
      <w:r>
        <w:t>La medición de la temperatura y la humedad es importante en varios campos, incluidos la agricultura, los centros de datos y el control ambiental. En la agricultura, los sensores de temperatura y humedad se pueden utilizar para optimizar los sistemas de riego y evitar daños en las plantas por falta de agua o exceso de riego</w:t>
      </w:r>
      <w:r>
        <w:fldChar w:fldCharType="begin"/>
      </w:r>
      <w:r>
        <w:instrText xml:space="preserve"> ADDIN ZOTERO_ITEM CSL_CITATION {"citationID":"80wJjcUd","properties":{"formattedCitation":"(52)","plainCitation":"(52)","noteIndex":0},"citationItems":[{"id":132,"uris":["http://zotero.org/users/local/zVa16ViL/items/T5636SH2"],"itemData":{"id":132,"type":"paper-conference","abstract":"Se describe el desarrollo de un sistema de riego autónomo para un cultivo de maíz de 2400 m2, ubicado en la finca La Reforma, Colombia. Este sistema fue desarrollado buscando optimizar el uso del recurso hídrico proveniente de una quebrada cercana a la zona del cultivo, la cual es compartida con otros cultivadores. El propósito es eliminar daños por aplastamiento y fractura de las plantas, pérdidas por falta de irrigación, costos adicionales por mano de obra y desperdicio de agua, debido a que el agua se utiliza solo cuando es necesaria, lo que evita la erosión por sobre riego y el desabastecimiento de otros cultivos. Adicionalmente, se pretendía implementar un sistema simple y económico para pequeños agricultores, pero a su vez, funcional, con tecnología disponible en el mercado nacional. La solución se compone de un sistema de aspersión, con el menor número de elementos para mayor cubrimiento de área, el cual se acciona automáticamente a partir de la medición de temperatura ambiente y humedad del suelo.  Se implementó un sistema básico modular, al cual se le puedan adicionar posteriormente otras variables y se validó en un el cultivo de maíz durante seis meses, a partir de la distribución equitativa de seis sensores de humedad del suelo y de temperatura, dentro del área de cultivo; los cuales interactúan con seis aspersores 70-10-30G para cubrir 20 m de diámetro a 72 psi cada uno, accionado por un microcontrolador en un circuito electrónico diseñado. Se presentan resultados sobre la cosecha final mejorando las condiciones físicas de color, aspecto y presentación más fresca y homogénea; con menor consumo de agua frente al uso habitual de suministro permanente con manguera y condiciones de las plantas más verdes y productivas en general; se obtuvo una producción equivalente a seis veces más de maíz, con respecto a la producción normal, para el mismo tamaño de lote; con mejores condiciones de calidad, mediante un sistema sencillo y de bajo costo, cuya recuperación de inversión se obtiene en un tiempo de dos a tres cosechas.","container-title":"Revista Politécnica","DOI":"10.33571/rpolitec.v13n25a5","language":"es","note":"ISSN: 2256-5353, 1900-2351\nissue: 25\njournalAbbreviation: Rev. politec.","page":"65-74","source":"Semantic Scholar","title":"Sistema de riego autónomo para pequeños cultivos basado en medición de temperatura y humedad","URL":"http://revistas.elpoli.edu.co/index.php/pol/article/view/1141","volume":"13","author":[{"family":"Martín Gómez","given":"Pedro Fernando"},{"family":"Montoya Gómez","given":"Jairo Orlando"},{"family":"Muñoz Serrano","given":"Guillermo Enrique"}],"accessed":{"date-parts":[["2023",5,3]]},"issued":{"date-parts":[["2017",6]]}}}],"schema":"https://github.com/citation-style-language/schema/raw/master/csl-citation.json"} </w:instrText>
      </w:r>
      <w:r>
        <w:fldChar w:fldCharType="separate"/>
      </w:r>
      <w:r w:rsidRPr="00232F07">
        <w:t>(52)</w:t>
      </w:r>
      <w:r>
        <w:fldChar w:fldCharType="end"/>
      </w:r>
      <w:r w:rsidR="005C7430">
        <w:t>.</w:t>
      </w:r>
    </w:p>
    <w:p w14:paraId="10A87D34" w14:textId="2F704517" w:rsidR="00232F07" w:rsidRDefault="00232F07" w:rsidP="00232F07">
      <w:r>
        <w:t>En los centros de datos, la medición de la temperatura y la humedad es fundamental para evitar el sobrecalentamiento, la oxidación y los incendios de los equipos</w:t>
      </w:r>
      <w:r w:rsidR="005C7430">
        <w:fldChar w:fldCharType="begin"/>
      </w:r>
      <w:r w:rsidR="005C7430">
        <w:instrText xml:space="preserve"> ADDIN ZOTERO_ITEM CSL_CITATION {"citationID":"gRooJp1E","properties":{"formattedCitation":"(53)","plainCitation":"(53)","noteIndex":0},"citationItems":[{"id":135,"uris":["http://zotero.org/users/local/zVa16ViL/items/87XZB25H"],"itemData":{"id":135,"type":"article-journal","abstract":"El conocimiento y control del comportamiento de las variables de temperatura y humedad dentro de un SITE o Centro de Datos es de vital importancia para evitar situaciones de riesgo dentro del mismo, tales como por ejemplo oxidaciones, sobrecalentamiento de dispositivos o equipos de cómputo, incendios de los mismos, etc. Este es un tema que preocupa a diversas organizaciones cuyos servicios se soportan por equipos de cómputo o informáticos localizados en espacios especiales cerrados ubicados dentro de la misma organización, y que son conocidos como SITE o Centro de Datos. En este trabajo y en esta fase del proyecto, se llevan a cabo mediciones experimentales de humedad y temperatura dentro y fuera de un SITE con el propósito de adquirir información acerca de los procedimientos teóricos que modelen el comportamiento del frío y humedad dentro del Centro de Datos, acerca de los procedimientos experimentales que permitan obtener datosconfiables de temperatura y humedad con los cuales sea posible validar, a futuro, los modelos propuestos que describen el comportamientode estas variables, y acerca de los procedimientos que usen el concepto de IoT para obtener una mejor comprensión del comportamiento de las variables mencionadas y cómo éstas pueden adquirirse y controlarse por medio de esta tecnología. La metodología empleada es experimental con adquisición de datos a través de Internet de las Cosas, realizando el análisis de éstos a través de técnicas estadísticas que determinan la confiabilidad de los mismos, para posteriormente estudiar la capacidad predictiva y de control que tiene una red neuronal artificial adaptable lineal, buscando con ello tener una idea de cómo homogeneizar, en el tiempo y en el espacio, las temperaturas y humedadesdentro del SITE. Los resultados obtenidos son prometedores ya que se descubre efectivamente una fuerte correlación entre las temperaturasen dos puntos diferentes dentro del SITE y como funciones del tiempo y algo similar ocurre con la humedad. Esto facilita la forma de homogeneizar las variables, aunque es necesario aclarar que se requiere de un mayor número de sensores distribuidos espacialmente dentro del SITE, para así lograr que los campos de temperatura y humedad sean estadísticamente más aceptables, y con los datos hacer posible la validación de sus modelos de distribución.","container-title":"Pädi Boletín Científico de Ciencias Básicas e Ingenierías del ICBI","DOI":"10.29057/icbi.v10iEspecial3.9006","ISSN":"2007-6363","issue":"Especial3","journalAbbreviation":"ICBI","page":"112-119","source":"Semantic Scholar","title":"Internet de las cosas y variaciones de temperatura y humedad dentro de un site","volume":"10","author":[{"family":"Jiménez-Morales","given":"Juan Bertino"},{"family":"Suárez-Cansino","given":"Joel"},{"family":"López-Morales","given":"Virgilio"},{"family":"Franco-Árcega","given":"Anilú"}],"issued":{"date-parts":[["2022",8,31]]}}}],"schema":"https://github.com/citation-style-language/schema/raw/master/csl-citation.json"} </w:instrText>
      </w:r>
      <w:r w:rsidR="005C7430">
        <w:fldChar w:fldCharType="separate"/>
      </w:r>
      <w:r w:rsidR="005C7430" w:rsidRPr="005C7430">
        <w:t>(53)</w:t>
      </w:r>
      <w:r w:rsidR="005C7430">
        <w:fldChar w:fldCharType="end"/>
      </w:r>
      <w:r w:rsidR="005C7430">
        <w:t>.</w:t>
      </w:r>
    </w:p>
    <w:p w14:paraId="4A8ADFA0" w14:textId="5D2E204E" w:rsidR="00232F07" w:rsidRDefault="00232F07" w:rsidP="00232F07">
      <w:r>
        <w:t>En el monitoreo ambiental, los sensores de temperatura y humedad pueden usarse para monitorear la salud de la flora y la fauna</w:t>
      </w:r>
      <w:r w:rsidR="005C7430">
        <w:t xml:space="preserve"> y de esta forma </w:t>
      </w:r>
      <w:r>
        <w:t>mejorar la educación, la conciencia y la capacidad para mitigar el cambio climático y tener una gestión sostenible de los recursos na</w:t>
      </w:r>
      <w:r w:rsidR="005C7430">
        <w:t>t</w:t>
      </w:r>
      <w:r>
        <w:t>urales</w:t>
      </w:r>
      <w:r w:rsidR="005C7430">
        <w:fldChar w:fldCharType="begin"/>
      </w:r>
      <w:r w:rsidR="005C7430">
        <w:instrText xml:space="preserve"> ADDIN ZOTERO_ITEM CSL_CITATION {"citationID":"HTgq5qNE","properties":{"formattedCitation":"(54)","plainCitation":"(54)","noteIndex":0},"citationItems":[{"id":138,"uris":["http://zotero.org/users/local/zVa16ViL/items/AUN5NX6G"],"itemData":{"id":138,"type":"article-journal","abstract":"El presente proyecto tiene como objetivo el análisis, diseño y desarrollo de un sistema informático para el monitoreo de temperatura y humedad en las especies de flora del vivero Guabinal, partiendo de la meta 12.2 del objetivo 12 Producción y consumo responsable y de la meta 13.3 del objetivo 13 acción por el clima de los objetivos de desarrollo sostenible que nos dan unos lineamientos para mejorar la educación, sensibilización y la capacidad de mitigar el cambio climático y la reducción de sus efectos, así como de tener una gestión sostenible de los recursos naturales mediante el desarrollo de nuestro proyecto. En este proyecto se aplicaron conocimientos en internet de las cosas IOT y siguiendo la metodología ágil de desarrollo XP, teniendo como propósito plantear una solución aplicable a entornos y situaciones de la vida real, se da inicio a la recopilación de información acerca del estado actual de los viveros de la ciudad de Girardot a fin de analizar la incidencia de los factores ambientales en la productividad de los viveros de esta zona y poder brindar una herramienta tecnológica que permita llevar a cabo el control, monitoreo y gestión tecnificada de la temperatura y humedad de las especies de flora.","DOI":"10.26507/paper.2258","note":"event-title: Nuevas realidades para la educación en ingeniería: currículo, tecnología, medio ambiente y desarrollo","page":"1-10","source":"Semantic Scholar","title":"Análisis, diseño, desarrollo y despliegue de un sistema informático para el monitoreo de temperatura y humedad de especies nativas de flora, utilizando IOT, en el municipio de Girardot en el vivero Guabinal, para el 2022","author":[{"family":"Vargas Capera","given":"Yesid Steven"},{"family":"Hernández Hernández","given":"Camilo Alexander"},{"family":"Escarraga Escobar","given":"Nelson Esteban"},{"family":"Pineda Cadena","given":"Edicson"}],"issued":{"date-parts":[["2022",9,7]]}}}],"schema":"https://github.com/citation-style-language/schema/raw/master/csl-citation.json"} </w:instrText>
      </w:r>
      <w:r w:rsidR="005C7430">
        <w:fldChar w:fldCharType="separate"/>
      </w:r>
      <w:r w:rsidR="005C7430" w:rsidRPr="005C7430">
        <w:t>(54)</w:t>
      </w:r>
      <w:r w:rsidR="005C7430">
        <w:fldChar w:fldCharType="end"/>
      </w:r>
      <w:r w:rsidR="005C7430">
        <w:t>.</w:t>
      </w:r>
    </w:p>
    <w:p w14:paraId="74FF560C" w14:textId="218942BB" w:rsidR="001607E9" w:rsidRDefault="005C7430" w:rsidP="005C7430">
      <w:r>
        <w:t>Para la lectura de la temperatura y la humedad ambiente</w:t>
      </w:r>
      <w:r>
        <w:t xml:space="preserve"> </w:t>
      </w:r>
      <w:r>
        <w:t>de este trabajo se utiliz</w:t>
      </w:r>
      <w:r>
        <w:t xml:space="preserve">ó la familia de </w:t>
      </w:r>
      <w:r>
        <w:t>sensor</w:t>
      </w:r>
      <w:r>
        <w:t>es</w:t>
      </w:r>
      <w:r>
        <w:t xml:space="preserve"> DHT.</w:t>
      </w:r>
      <w:r>
        <w:t xml:space="preserve"> </w:t>
      </w:r>
      <w:r>
        <w:t>Un sensor de bajo costo que es capaz de leer ambas variables. El an</w:t>
      </w:r>
      <w:r>
        <w:t>á</w:t>
      </w:r>
      <w:r>
        <w:t>lisis de la literatura</w:t>
      </w:r>
      <w:r>
        <w:t xml:space="preserve"> </w:t>
      </w:r>
      <w:r>
        <w:t>y las pruebas conducidas en el laboratorio determinaron que la precisi</w:t>
      </w:r>
      <w:r>
        <w:t>ó</w:t>
      </w:r>
      <w:r>
        <w:t>n de este sensor</w:t>
      </w:r>
      <w:r>
        <w:t xml:space="preserve"> </w:t>
      </w:r>
      <w:r>
        <w:t>es adecuada para los resultados esperados del dispositivo.</w:t>
      </w:r>
    </w:p>
    <w:p w14:paraId="29D1B9EE" w14:textId="6DD6A990" w:rsidR="004D503B" w:rsidRDefault="004D503B" w:rsidP="005C7430"/>
    <w:p w14:paraId="3CE03CDE" w14:textId="177467D6" w:rsidR="004D503B" w:rsidRDefault="004D503B" w:rsidP="004D503B">
      <w:pPr>
        <w:pStyle w:val="Ttulo4"/>
        <w:numPr>
          <w:ilvl w:val="3"/>
          <w:numId w:val="2"/>
        </w:numPr>
      </w:pPr>
      <w:r>
        <w:t xml:space="preserve">Medición de </w:t>
      </w:r>
      <w:r>
        <w:t>pluviometría, dirección y velocidad del viento</w:t>
      </w:r>
    </w:p>
    <w:p w14:paraId="68C529BF" w14:textId="77777777" w:rsidR="00CE36A3" w:rsidRDefault="004D503B" w:rsidP="004D503B">
      <w:r>
        <w:t xml:space="preserve">El tamaño, precio y geometría del </w:t>
      </w:r>
      <w:r w:rsidR="00CE36A3">
        <w:t>anemómetro (</w:t>
      </w:r>
      <w:r>
        <w:t xml:space="preserve">sensor de velocidad del viento) dificultaba su importación; esta </w:t>
      </w:r>
      <w:r w:rsidR="00CE36A3">
        <w:t>situación sumada</w:t>
      </w:r>
      <w:r>
        <w:t xml:space="preserve"> a los largos tiempo de espera de entrega de materiales y la no existencia en </w:t>
      </w:r>
      <w:r w:rsidR="00CE36A3">
        <w:t>almacén</w:t>
      </w:r>
      <w:r>
        <w:t xml:space="preserve"> de ningún sensor de este tipo pues conllev</w:t>
      </w:r>
      <w:r w:rsidR="00CE36A3">
        <w:t>ó</w:t>
      </w:r>
      <w:r>
        <w:t xml:space="preserve"> al desarrollo de un anemómetro</w:t>
      </w:r>
      <w:r w:rsidR="00CE36A3">
        <w:t xml:space="preserve"> 100% original para este equipo</w:t>
      </w:r>
      <w:r>
        <w:t>.</w:t>
      </w:r>
    </w:p>
    <w:p w14:paraId="2DD4617C" w14:textId="37635B01" w:rsidR="00CE36A3" w:rsidRDefault="004D503B" w:rsidP="004D503B">
      <w:r>
        <w:t>El anem</w:t>
      </w:r>
      <w:r w:rsidR="00CE36A3">
        <w:t>ó</w:t>
      </w:r>
      <w:r>
        <w:t xml:space="preserve">metro desarrollado por el equipo de hardware </w:t>
      </w:r>
      <w:r w:rsidR="00CE36A3">
        <w:t>consta de</w:t>
      </w:r>
      <w:r>
        <w:t xml:space="preserve"> un elemento</w:t>
      </w:r>
      <w:r w:rsidR="00CE36A3">
        <w:t xml:space="preserve"> </w:t>
      </w:r>
      <w:r>
        <w:t>mec</w:t>
      </w:r>
      <w:r w:rsidR="00CE36A3">
        <w:t>á</w:t>
      </w:r>
      <w:r>
        <w:t xml:space="preserve">nico </w:t>
      </w:r>
      <w:r w:rsidR="00CE36A3">
        <w:t>similar a</w:t>
      </w:r>
      <w:r>
        <w:t xml:space="preserve"> una h</w:t>
      </w:r>
      <w:r w:rsidR="00CE36A3">
        <w:t>é</w:t>
      </w:r>
      <w:r>
        <w:t xml:space="preserve">lice con un </w:t>
      </w:r>
      <w:r w:rsidR="00CE36A3">
        <w:t>pequeño imán</w:t>
      </w:r>
      <w:r>
        <w:t xml:space="preserve"> adherid</w:t>
      </w:r>
      <w:r w:rsidR="00CE36A3">
        <w:t>o</w:t>
      </w:r>
      <w:r>
        <w:t xml:space="preserve"> a una de</w:t>
      </w:r>
      <w:r w:rsidR="00CE36A3">
        <w:t xml:space="preserve"> </w:t>
      </w:r>
      <w:r>
        <w:t>las parede</w:t>
      </w:r>
      <w:r w:rsidR="00CE36A3">
        <w:t>s internas de la pieza</w:t>
      </w:r>
      <w:r>
        <w:t xml:space="preserve">. En la base del dispositivo se encuentra un sensor de efecto </w:t>
      </w:r>
      <w:r>
        <w:lastRenderedPageBreak/>
        <w:t>Hall</w:t>
      </w:r>
      <w:r w:rsidR="00CE36A3">
        <w:t xml:space="preserve"> digital, encargado de emitir un pulso cada vez que el imán pasa por delante del sensor</w:t>
      </w:r>
      <w:r>
        <w:t>.</w:t>
      </w:r>
      <w:r w:rsidR="00CE36A3">
        <w:t xml:space="preserve"> </w:t>
      </w:r>
      <w:r>
        <w:t xml:space="preserve">En la </w:t>
      </w:r>
      <w:r w:rsidR="00152743">
        <w:t xml:space="preserve">Ilustración </w:t>
      </w:r>
      <w:r>
        <w:t>1 se aprecia el dise</w:t>
      </w:r>
      <w:r w:rsidR="00CE36A3">
        <w:t>ñ</w:t>
      </w:r>
      <w:r>
        <w:t xml:space="preserve">o del mismo. </w:t>
      </w:r>
    </w:p>
    <w:p w14:paraId="67F1DD48" w14:textId="44C2F96F" w:rsidR="00CE36A3" w:rsidRDefault="00CE36A3" w:rsidP="004D503B"/>
    <w:p w14:paraId="4A4DE7B8" w14:textId="77777777" w:rsidR="00CE36A3" w:rsidRDefault="00CE36A3" w:rsidP="00CE36A3">
      <w:pPr>
        <w:keepNext/>
      </w:pPr>
      <w:r>
        <w:rPr>
          <w:noProof/>
        </w:rPr>
        <w:drawing>
          <wp:inline distT="0" distB="0" distL="0" distR="0" wp14:anchorId="068C93A7" wp14:editId="437C21A4">
            <wp:extent cx="5612130" cy="5525770"/>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5525770"/>
                    </a:xfrm>
                    <a:prstGeom prst="rect">
                      <a:avLst/>
                    </a:prstGeom>
                  </pic:spPr>
                </pic:pic>
              </a:graphicData>
            </a:graphic>
          </wp:inline>
        </w:drawing>
      </w:r>
    </w:p>
    <w:p w14:paraId="06E7EED8" w14:textId="0F12E215" w:rsidR="00CE36A3" w:rsidRDefault="00CE36A3" w:rsidP="00CE36A3">
      <w:pPr>
        <w:pStyle w:val="Descripcin"/>
      </w:pPr>
      <w:r>
        <w:t xml:space="preserve">Ilustración </w:t>
      </w:r>
      <w:r>
        <w:fldChar w:fldCharType="begin"/>
      </w:r>
      <w:r>
        <w:instrText xml:space="preserve"> SEQ Ilustración \* ARABIC </w:instrText>
      </w:r>
      <w:r>
        <w:fldChar w:fldCharType="separate"/>
      </w:r>
      <w:r>
        <w:rPr>
          <w:noProof/>
        </w:rPr>
        <w:t>1</w:t>
      </w:r>
      <w:r>
        <w:fldChar w:fldCharType="end"/>
      </w:r>
      <w:r>
        <w:t>.Componentes del anem</w:t>
      </w:r>
      <w:r w:rsidR="004156C5">
        <w:t>ó</w:t>
      </w:r>
      <w:r>
        <w:t>metro. H</w:t>
      </w:r>
      <w:r w:rsidR="004156C5">
        <w:t>é</w:t>
      </w:r>
      <w:r>
        <w:t>lice (azul), im</w:t>
      </w:r>
      <w:r w:rsidR="004156C5">
        <w:t>á</w:t>
      </w:r>
      <w:r>
        <w:t>n (marr</w:t>
      </w:r>
      <w:r w:rsidR="004156C5">
        <w:t>ó</w:t>
      </w:r>
      <w:r>
        <w:t>n), sensor de efecto</w:t>
      </w:r>
      <w:r w:rsidR="004156C5">
        <w:t xml:space="preserve"> hall(verde)</w:t>
      </w:r>
    </w:p>
    <w:p w14:paraId="4678F311" w14:textId="77777777" w:rsidR="00CE36A3" w:rsidRDefault="00CE36A3" w:rsidP="004D503B"/>
    <w:p w14:paraId="27B3F248" w14:textId="77777777" w:rsidR="00CE36A3" w:rsidRDefault="00CE36A3" w:rsidP="004D503B"/>
    <w:p w14:paraId="0B2F0E42" w14:textId="77777777" w:rsidR="00B55865" w:rsidRDefault="00B55865" w:rsidP="004D503B"/>
    <w:p w14:paraId="66389F92" w14:textId="6C507AC9" w:rsidR="004D503B" w:rsidRDefault="004D503B" w:rsidP="004D503B">
      <w:r>
        <w:lastRenderedPageBreak/>
        <w:t>Este pulso activa una interrupci</w:t>
      </w:r>
      <w:r w:rsidR="00B55865">
        <w:t>ó</w:t>
      </w:r>
      <w:r>
        <w:t>n en el</w:t>
      </w:r>
      <w:r w:rsidR="00B55865">
        <w:t xml:space="preserve"> microcontrolador</w:t>
      </w:r>
      <w:r>
        <w:t xml:space="preserve"> incrementando el contador de vueltas. </w:t>
      </w:r>
      <w:r w:rsidR="00B55865">
        <w:t>Las</w:t>
      </w:r>
      <w:r>
        <w:t xml:space="preserve"> vueltas </w:t>
      </w:r>
      <w:r w:rsidR="00B55865">
        <w:t xml:space="preserve">son contadas </w:t>
      </w:r>
      <w:r>
        <w:t>durante</w:t>
      </w:r>
      <w:r w:rsidR="00B55865">
        <w:t xml:space="preserve"> 1</w:t>
      </w:r>
      <w:r>
        <w:t xml:space="preserve"> segundo, por lo que este n</w:t>
      </w:r>
      <w:r w:rsidR="00B55865">
        <w:t>ú</w:t>
      </w:r>
      <w:r>
        <w:t>mero equivale directamente a la velocidad angular</w:t>
      </w:r>
      <w:r w:rsidR="00B55865">
        <w:t xml:space="preserve"> </w:t>
      </w:r>
      <w:r>
        <w:t>del anem</w:t>
      </w:r>
      <w:r w:rsidR="00B55865">
        <w:t>ó</w:t>
      </w:r>
      <w:r>
        <w:t>metro.</w:t>
      </w:r>
    </w:p>
    <w:p w14:paraId="080D9BBC" w14:textId="0BC2A96D" w:rsidR="00B55865" w:rsidRDefault="004D503B" w:rsidP="004D503B">
      <w:r>
        <w:t>Utilizando est</w:t>
      </w:r>
      <w:r w:rsidR="00B55865">
        <w:t>á</w:t>
      </w:r>
      <w:r>
        <w:t xml:space="preserve"> informaci</w:t>
      </w:r>
      <w:r w:rsidR="00B55865">
        <w:t>ó</w:t>
      </w:r>
      <w:r>
        <w:t xml:space="preserve">n </w:t>
      </w:r>
      <w:r w:rsidR="00B55865">
        <w:t>se realizan los cálculos necesarios para</w:t>
      </w:r>
      <w:r>
        <w:t xml:space="preserve"> obtener la velocidad</w:t>
      </w:r>
      <w:r w:rsidR="00B55865">
        <w:t xml:space="preserve"> </w:t>
      </w:r>
      <w:r>
        <w:t>en m/s mediante la ecuaci</w:t>
      </w:r>
      <w:r w:rsidR="00B55865">
        <w:t>ó</w:t>
      </w:r>
      <w:r>
        <w:t>n 1.</w:t>
      </w:r>
    </w:p>
    <w:p w14:paraId="58297294" w14:textId="402EBDE6" w:rsidR="004D503B" w:rsidRDefault="004D503B" w:rsidP="00B55865">
      <w:pPr>
        <w:pStyle w:val="Descripcin"/>
        <w:ind w:left="2832" w:firstLine="708"/>
        <w:jc w:val="center"/>
      </w:pPr>
      <w:r>
        <w:t>S = R × 2 × π × ω</w:t>
      </w:r>
      <w:r w:rsidR="00B55865">
        <w:tab/>
      </w:r>
      <w:r w:rsidR="00B55865">
        <w:tab/>
      </w:r>
      <w:r w:rsidR="00B55865">
        <w:tab/>
      </w:r>
      <w:r w:rsidR="00B55865">
        <w:tab/>
      </w:r>
      <w:r w:rsidR="00B55865">
        <w:tab/>
        <w:t>(1)</w:t>
      </w:r>
    </w:p>
    <w:p w14:paraId="491D872F" w14:textId="0DC52DD6" w:rsidR="004D503B" w:rsidRDefault="004D503B" w:rsidP="004D503B">
      <w:r>
        <w:t>Donde:</w:t>
      </w:r>
    </w:p>
    <w:p w14:paraId="0CD7F3BD" w14:textId="44DA893E" w:rsidR="004D503B" w:rsidRDefault="004D503B" w:rsidP="004D503B">
      <w:r>
        <w:t>S: Velocidad lineal en m/s del anem</w:t>
      </w:r>
      <w:r w:rsidR="00EE1C08">
        <w:t>ó</w:t>
      </w:r>
      <w:r>
        <w:t>metro.</w:t>
      </w:r>
    </w:p>
    <w:p w14:paraId="53AE4F15" w14:textId="246AEB13" w:rsidR="004D503B" w:rsidRDefault="004D503B" w:rsidP="004D503B">
      <w:r>
        <w:t>R: Radio del anem</w:t>
      </w:r>
      <w:r w:rsidR="00EE1C08">
        <w:t>ó</w:t>
      </w:r>
      <w:r>
        <w:t>metro.</w:t>
      </w:r>
    </w:p>
    <w:p w14:paraId="5F33EBCD" w14:textId="4EB24813" w:rsidR="004D503B" w:rsidRDefault="004D503B" w:rsidP="004D503B">
      <w:r>
        <w:t>ω: Velocidad angular.</w:t>
      </w:r>
    </w:p>
    <w:p w14:paraId="5EF028C2" w14:textId="15888A2F" w:rsidR="00EE1C08" w:rsidRDefault="00EE1C08" w:rsidP="004D503B"/>
    <w:p w14:paraId="16CD0116" w14:textId="5E32FEB2" w:rsidR="00EE1C08" w:rsidRDefault="00EE1C08" w:rsidP="00EE1C08">
      <w:r>
        <w:t xml:space="preserve">Encontrando las mismas dificultades logísticas en los sensores de veleta y pluviómetro que en el anemómetro y tomando como experiencia </w:t>
      </w:r>
      <w:r>
        <w:t>El sensor de direcci</w:t>
      </w:r>
      <w:r>
        <w:t>ó</w:t>
      </w:r>
      <w:r>
        <w:t>n del viento</w:t>
      </w:r>
      <w:r>
        <w:t>, pues</w:t>
      </w:r>
      <w:r>
        <w:t xml:space="preserve"> tambi</w:t>
      </w:r>
      <w:r>
        <w:t>é</w:t>
      </w:r>
      <w:r>
        <w:t xml:space="preserve">n fue desarrollado utilizando </w:t>
      </w:r>
      <w:r>
        <w:t>el efecto hall estos dos sensores.</w:t>
      </w:r>
    </w:p>
    <w:p w14:paraId="4B7A52F8" w14:textId="5F1BE9B6" w:rsidR="00EE1C08" w:rsidRDefault="00EE1C08" w:rsidP="00EE1C08">
      <w:r>
        <w:t xml:space="preserve">En el caso de la veleta, después de muchos intentos se concluyó en un diseño de </w:t>
      </w:r>
      <w:r>
        <w:t xml:space="preserve">tres imanes </w:t>
      </w:r>
      <w:r>
        <w:t xml:space="preserve">y </w:t>
      </w:r>
      <w:r>
        <w:t xml:space="preserve">cuatro sensores hall. Con este arreglo es posible obtener 3 bits de </w:t>
      </w:r>
      <w:r>
        <w:t>resolución</w:t>
      </w:r>
      <w:r>
        <w:t xml:space="preserve"> en la medici</w:t>
      </w:r>
      <w:r>
        <w:t>ó</w:t>
      </w:r>
      <w:r>
        <w:t>n de la direcci</w:t>
      </w:r>
      <w:r>
        <w:t>ó</w:t>
      </w:r>
      <w:r>
        <w:t xml:space="preserve">n del viento. En la </w:t>
      </w:r>
      <w:r>
        <w:t>Ilustración</w:t>
      </w:r>
      <w:r>
        <w:t xml:space="preserve"> 2 se muestra la </w:t>
      </w:r>
      <w:r>
        <w:t xml:space="preserve">relación de </w:t>
      </w:r>
      <w:r>
        <w:t>distribuc</w:t>
      </w:r>
      <w:r>
        <w:t>ió</w:t>
      </w:r>
      <w:r>
        <w:t xml:space="preserve">n </w:t>
      </w:r>
      <w:r>
        <w:t xml:space="preserve">de los componentes en una vista simplificada </w:t>
      </w:r>
      <w:r>
        <w:t>de la veleta. De esta forma siempre est</w:t>
      </w:r>
      <w:r>
        <w:t>á</w:t>
      </w:r>
      <w:r>
        <w:t>n activos uno o dos sensores en un instante</w:t>
      </w:r>
      <w:r>
        <w:t xml:space="preserve"> de tiempo </w:t>
      </w:r>
      <w:r>
        <w:t>determinado.</w:t>
      </w:r>
    </w:p>
    <w:p w14:paraId="2ECDD726" w14:textId="67C44D12" w:rsidR="00EE1C08" w:rsidRDefault="00EE1C08" w:rsidP="00EE1C08">
      <w:r>
        <w:t>Las posiciones posibles de la veleta generan los valores que se muestran en la Tabla</w:t>
      </w:r>
      <w:r>
        <w:t xml:space="preserve"> 1.</w:t>
      </w:r>
    </w:p>
    <w:p w14:paraId="638CCC6C" w14:textId="7AA7DBE5" w:rsidR="00EE1C08" w:rsidRDefault="00EE1C08" w:rsidP="00EE1C08"/>
    <w:p w14:paraId="677AE0F1" w14:textId="77777777" w:rsidR="00EE1C08" w:rsidRDefault="00EE1C08" w:rsidP="00EE1C08"/>
    <w:p w14:paraId="41E20EB4" w14:textId="790FA993" w:rsidR="00996B68" w:rsidRDefault="00996B68" w:rsidP="00D54F7B">
      <w:pPr>
        <w:pStyle w:val="Ttulo1"/>
        <w:spacing w:line="480" w:lineRule="auto"/>
        <w:ind w:left="0"/>
        <w:jc w:val="left"/>
      </w:pPr>
    </w:p>
    <w:p w14:paraId="1F592923" w14:textId="2CADB8AD" w:rsidR="00EE1C08" w:rsidRDefault="00EE1C08" w:rsidP="00EE1C08">
      <w:pPr>
        <w:pStyle w:val="Descripcin"/>
        <w:keepNext/>
      </w:pPr>
      <w:r>
        <w:rPr>
          <w:noProof/>
        </w:rPr>
        <w:lastRenderedPageBreak/>
        <w:drawing>
          <wp:anchor distT="0" distB="0" distL="114300" distR="114300" simplePos="0" relativeHeight="251658240" behindDoc="1" locked="0" layoutInCell="1" allowOverlap="1" wp14:anchorId="412D62AA" wp14:editId="5419A1FE">
            <wp:simplePos x="0" y="0"/>
            <wp:positionH relativeFrom="column">
              <wp:posOffset>13335</wp:posOffset>
            </wp:positionH>
            <wp:positionV relativeFrom="paragraph">
              <wp:posOffset>-610235</wp:posOffset>
            </wp:positionV>
            <wp:extent cx="5612130" cy="3172460"/>
            <wp:effectExtent l="0" t="0" r="7620" b="889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612130" cy="3172460"/>
                    </a:xfrm>
                    <a:prstGeom prst="rect">
                      <a:avLst/>
                    </a:prstGeom>
                  </pic:spPr>
                </pic:pic>
              </a:graphicData>
            </a:graphic>
          </wp:anchor>
        </w:drawing>
      </w:r>
    </w:p>
    <w:p w14:paraId="21F66289" w14:textId="5058FE6E" w:rsidR="00EE1C08" w:rsidRDefault="00EE1C08" w:rsidP="00EE1C08">
      <w:pPr>
        <w:pStyle w:val="Descripcin"/>
        <w:keepNext/>
      </w:pPr>
    </w:p>
    <w:p w14:paraId="15E26A9A" w14:textId="4062E310" w:rsidR="00EE1C08" w:rsidRDefault="00EE1C08" w:rsidP="00EE1C08">
      <w:pPr>
        <w:pStyle w:val="Descripcin"/>
        <w:keepNext/>
      </w:pPr>
    </w:p>
    <w:p w14:paraId="352614F7" w14:textId="0A66A388" w:rsidR="00EE1C08" w:rsidRDefault="00EE1C08" w:rsidP="00EE1C08">
      <w:pPr>
        <w:pStyle w:val="Descripcin"/>
        <w:keepNext/>
      </w:pPr>
    </w:p>
    <w:p w14:paraId="263C1546" w14:textId="77777777" w:rsidR="00EE1C08" w:rsidRDefault="00EE1C08" w:rsidP="00EE1C08">
      <w:pPr>
        <w:pStyle w:val="Descripcin"/>
        <w:keepNext/>
      </w:pPr>
    </w:p>
    <w:p w14:paraId="72E77ABB" w14:textId="77777777" w:rsidR="00EE1C08" w:rsidRDefault="00EE1C08" w:rsidP="00EE1C08">
      <w:pPr>
        <w:pStyle w:val="Descripcin"/>
        <w:keepNext/>
      </w:pPr>
    </w:p>
    <w:p w14:paraId="30440431" w14:textId="4B5A6FAB" w:rsidR="00EE1C08" w:rsidRDefault="00EE1C08" w:rsidP="00EE1C08">
      <w:pPr>
        <w:pStyle w:val="Descripcin"/>
        <w:keepNext/>
      </w:pPr>
    </w:p>
    <w:p w14:paraId="0997F0B1" w14:textId="77777777" w:rsidR="00EE1C08" w:rsidRDefault="00EE1C08" w:rsidP="00EE1C08">
      <w:pPr>
        <w:pStyle w:val="Descripcin"/>
        <w:keepNext/>
      </w:pPr>
    </w:p>
    <w:p w14:paraId="5E8AA3B6" w14:textId="2124D2BB" w:rsidR="00EE1C08" w:rsidRDefault="00EE1C08" w:rsidP="00EE1C08">
      <w:pPr>
        <w:pStyle w:val="Descripcin"/>
        <w:keepNext/>
        <w:jc w:val="center"/>
      </w:pPr>
      <w:r>
        <w:t>Ecuación 2.</w:t>
      </w:r>
      <w:r w:rsidRPr="000C69E8">
        <w:t>Distribuci</w:t>
      </w:r>
      <w:r>
        <w:t>ó</w:t>
      </w:r>
      <w:r w:rsidRPr="000C69E8">
        <w:t>n de los sensores en la veleta.</w:t>
      </w:r>
    </w:p>
    <w:p w14:paraId="2DDCC4AA" w14:textId="1B4B1423" w:rsidR="00FA7B9A" w:rsidRDefault="00FA7B9A" w:rsidP="00FA7B9A">
      <w:pPr>
        <w:pStyle w:val="Descripcin"/>
        <w:keepNext/>
      </w:pPr>
      <w:r>
        <w:t>Finalmente e</w:t>
      </w:r>
      <w:r>
        <w:t>l pluvi</w:t>
      </w:r>
      <w:r>
        <w:t>ó</w:t>
      </w:r>
      <w:r>
        <w:t>metro desarrollado consiste en un embudo y un mecanismo de balde basculante</w:t>
      </w:r>
      <w:r>
        <w:fldChar w:fldCharType="begin"/>
      </w:r>
      <w:r>
        <w:instrText xml:space="preserve"> ADDIN ZOTERO_ITEM CSL_CITATION {"citationID":"gOnJKmdq","properties":{"formattedCitation":"(55,56)","plainCitation":"(55,56)","noteIndex":0},"citationItems":[{"id":141,"uris":["http://zotero.org/users/local/zVa16ViL/items/UFZEKC27"],"itemData":{"id":141,"type":"article-journal","abstract":"The calibration of tipping bucket rain gauges (TBRs) before installation is an important but very time-consuming task, especially at low rainfall intensities. To address the time consumption, this paper developed a novel method and calibration system to improve the TBR calibration efficiency. Two peristaltic pumps were adopted in this method: one pump provided some simulated rainfall intensities, and another pump provided high rainfall intensities (termed accelerated rainfall intensities) to quickly inject a given amount of water into the TBR bucket before tipping. To verify the feasibility of the novel method, this investigation performed comparison experiments with three different types of TBRs. In addition, various accelerated rainfall intensities and ratios of the injected water volume to the total volume of the bucket were combined to conduct experiments at three simulated rainfall intensities of less than 1 mm min−1 to obtain the optimal schemes and maximize the time-saving ratio (β). The results of the comparison experiments demonstrated that the performances of the new and conventional methods were quite close; notably, the average errors differed by less than 0.32%. According to the ANOVA results, all P-values were greater than 0.05, and most were greater than 0.1. Therefore, there was no significant difference between the results of the two methods, verifying the feasibility of the new method. The scheme-based experimental results show that β can exceed 45% and reach 89%; thus, the novel method can greatly reduce the required calibration time. In summary, the fast calibration method proposed in this work is feasible for solving the time consumption problem and can increase the availability of TBRs in hydrology, meteorology and other sciences.","container-title":"Journal of Hydrology","DOI":"10.1016/j.jhydrol.2020.125782","ISSN":"0022-1694","journalAbbreviation":"Journal of Hydrology","language":"en","page":"125782","source":"ScienceDirect","title":"A novel method and system for the fast calibration of tipping bucket rain gauges","volume":"597","author":[{"family":"Liao","given":"Minhan"},{"family":"Liao","given":"Aimin"},{"family":"Liu","given":"Jiufu"},{"family":"Cai","given":"Zhao"},{"family":"Liu","given":"Hongwei"},{"family":"Ma","given":"Tao"}],"issued":{"date-parts":[["2021",6,1]]}}},{"id":143,"uris":["http://zotero.org/users/local/zVa16ViL/items/BBDPJ926"],"itemData":{"id":143,"type":"article-journal","abstract":"The traditional tipping-bucket rain gauge (TBR) has the problems of low measurement accuracy and severe abrasion under heavy rainfall conditions, and cannot realize the real-time rainfall monitoring and rain energy harvesting. In this work, a TBR based on manifold triboelectric nanogenerator (TENG) units is proposed to solve the above problems. The significant parameters affecting the electrical output performances of freestanding TENG (F-TENG) and contact-separation mode TENG (CS-TENG) units are comprehensively explored and then optimized from the theoretical and experimental perspectives. Based on the optimized structure of TENG units, a series of experiments for sensing and power generation performances and demonstrations of the TENGs-based TBR are carried out. The experimental results indicate that the proposed TBR can detect the real-time and average rainfall intensities ranging from 0 to 288 mm/d with a minimum rainfall amount resolution of 5.5 µm. Besides, the frequency of the output electrical signal varies linearly with the rainfall intensity but invariant as the humidity changes. More importantly, the rain gauge can obtain the peak output power of 7.63 mW by the CS-TENG unit with a multilayered structure at 250 mm/d. Therefore, the proposed TENGs-based TBR as a rainfall sensor has real-time measurement ability, high resolution, excellent anti-humidity interference ability, as well as rainwater energy harvesting function. The presented multi-functional TBR has great potential to achieve monitoring and data delivery of rainfall information in extreme environments, contributing to the further development of self-powered wireless sensor networks of rainfall information.","container-title":"Nano Energy","DOI":"10.1016/j.nanoen.2022.107234","ISSN":"2211-2855","journalAbbreviation":"Nano Energy","language":"en","page":"107234","source":"ScienceDirect","title":"Tipping-bucket self-powered rain gauge based on triboelectric nanogenerators for rainfall measurement","volume":"98","author":[{"family":"Hu","given":"Yili"},{"family":"Zhou","given":"Jiangtao"},{"family":"Li","given":"Jianping"},{"family":"Ma","given":"Jijie"},{"family":"Hu","given":"Ying"},{"family":"Lu","given":"Feng"},{"family":"He","given":"Xinsheng"},{"family":"Wen","given":"Jianming"},{"family":"Cheng","given":"Tinghai"}],"issued":{"date-parts":[["2022",7,1]]}}}],"schema":"https://github.com/citation-style-language/schema/raw/master/csl-citation.json"} </w:instrText>
      </w:r>
      <w:r>
        <w:fldChar w:fldCharType="separate"/>
      </w:r>
      <w:r w:rsidRPr="00FA7B9A">
        <w:rPr>
          <w:rFonts w:cs="Arial"/>
        </w:rPr>
        <w:t>(55,56)</w:t>
      </w:r>
      <w:r>
        <w:fldChar w:fldCharType="end"/>
      </w:r>
      <w:r>
        <w:t>. La b ´</w:t>
      </w:r>
      <w:proofErr w:type="spellStart"/>
      <w:r>
        <w:t>ascula</w:t>
      </w:r>
      <w:proofErr w:type="spellEnd"/>
      <w:r>
        <w:t xml:space="preserve"> tiene una capacidad de 20 </w:t>
      </w:r>
      <w:proofErr w:type="spellStart"/>
      <w:r>
        <w:t>mL</w:t>
      </w:r>
      <w:proofErr w:type="spellEnd"/>
      <w:r>
        <w:t xml:space="preserve"> en cada extremo. En la Figura 3</w:t>
      </w:r>
    </w:p>
    <w:p w14:paraId="0971874B" w14:textId="77777777" w:rsidR="00FA7B9A" w:rsidRDefault="00FA7B9A" w:rsidP="00FA7B9A">
      <w:pPr>
        <w:pStyle w:val="Descripcin"/>
        <w:keepNext/>
      </w:pPr>
      <w:r>
        <w:t xml:space="preserve">se ilustra el </w:t>
      </w:r>
      <w:proofErr w:type="spellStart"/>
      <w:r>
        <w:t>dise</w:t>
      </w:r>
      <w:proofErr w:type="spellEnd"/>
      <w:r>
        <w:t xml:space="preserve"> ˜no de este componente.</w:t>
      </w:r>
    </w:p>
    <w:p w14:paraId="635FEECB" w14:textId="77777777" w:rsidR="00FA7B9A" w:rsidRDefault="00FA7B9A" w:rsidP="00FA7B9A">
      <w:pPr>
        <w:pStyle w:val="Descripcin"/>
        <w:keepNext/>
      </w:pPr>
      <w:r>
        <w:t>La medida de las precipitaciones se obtiene contando el n ´umero de veces que la</w:t>
      </w:r>
    </w:p>
    <w:p w14:paraId="7258E02F" w14:textId="77777777" w:rsidR="00FA7B9A" w:rsidRDefault="00FA7B9A" w:rsidP="00FA7B9A">
      <w:pPr>
        <w:pStyle w:val="Descripcin"/>
        <w:keepNext/>
      </w:pPr>
      <w:r>
        <w:t>v ´</w:t>
      </w:r>
      <w:proofErr w:type="spellStart"/>
      <w:r>
        <w:t>alvula</w:t>
      </w:r>
      <w:proofErr w:type="spellEnd"/>
      <w:r>
        <w:t xml:space="preserve"> ha oscilado en el </w:t>
      </w:r>
      <w:proofErr w:type="spellStart"/>
      <w:r>
        <w:t>d´ıa</w:t>
      </w:r>
      <w:proofErr w:type="spellEnd"/>
      <w:r>
        <w:t xml:space="preserve"> y utilizando la </w:t>
      </w:r>
      <w:proofErr w:type="spellStart"/>
      <w:r>
        <w:t>ecuaci</w:t>
      </w:r>
      <w:proofErr w:type="spellEnd"/>
      <w:r>
        <w:t xml:space="preserve"> ´</w:t>
      </w:r>
      <w:proofErr w:type="spellStart"/>
      <w:r>
        <w:t>on</w:t>
      </w:r>
      <w:proofErr w:type="spellEnd"/>
      <w:r>
        <w:t xml:space="preserve"> 2.</w:t>
      </w:r>
    </w:p>
    <w:p w14:paraId="569D6BF3" w14:textId="77777777" w:rsidR="00FA7B9A" w:rsidRDefault="00FA7B9A" w:rsidP="00FA7B9A">
      <w:pPr>
        <w:pStyle w:val="Descripcin"/>
        <w:keepNext/>
      </w:pPr>
      <w:r>
        <w:t>n × Ve</w:t>
      </w:r>
    </w:p>
    <w:p w14:paraId="7043334C" w14:textId="77777777" w:rsidR="00FA7B9A" w:rsidRDefault="00FA7B9A" w:rsidP="00FA7B9A">
      <w:pPr>
        <w:pStyle w:val="Descripcin"/>
        <w:keepNext/>
      </w:pPr>
      <w:proofErr w:type="spellStart"/>
      <w:r>
        <w:t>Pmm</w:t>
      </w:r>
      <w:proofErr w:type="spellEnd"/>
      <w:r>
        <w:t xml:space="preserve"> =</w:t>
      </w:r>
    </w:p>
    <w:p w14:paraId="5D13EBA2" w14:textId="77777777" w:rsidR="00FA7B9A" w:rsidRDefault="00FA7B9A" w:rsidP="00FA7B9A">
      <w:pPr>
        <w:pStyle w:val="Descripcin"/>
        <w:keepNext/>
      </w:pPr>
      <w:r>
        <w:t>A</w:t>
      </w:r>
    </w:p>
    <w:p w14:paraId="60439DF6" w14:textId="77777777" w:rsidR="00FA7B9A" w:rsidRDefault="00FA7B9A" w:rsidP="00FA7B9A">
      <w:pPr>
        <w:pStyle w:val="Descripcin"/>
        <w:keepNext/>
      </w:pPr>
      <w:r>
        <w:t>(2)</w:t>
      </w:r>
    </w:p>
    <w:p w14:paraId="1D0FC6BA" w14:textId="77777777" w:rsidR="00FA7B9A" w:rsidRDefault="00FA7B9A" w:rsidP="00FA7B9A">
      <w:pPr>
        <w:pStyle w:val="Descripcin"/>
        <w:keepNext/>
      </w:pPr>
      <w:r>
        <w:t>Donde:</w:t>
      </w:r>
    </w:p>
    <w:p w14:paraId="014797AE" w14:textId="77777777" w:rsidR="00FA7B9A" w:rsidRDefault="00FA7B9A" w:rsidP="00FA7B9A">
      <w:pPr>
        <w:pStyle w:val="Descripcin"/>
        <w:keepNext/>
      </w:pPr>
      <w:r>
        <w:t>n: N ´umero de oscilaciones de la b ´</w:t>
      </w:r>
      <w:proofErr w:type="spellStart"/>
      <w:r>
        <w:t>ascula</w:t>
      </w:r>
      <w:proofErr w:type="spellEnd"/>
      <w:r>
        <w:t>.</w:t>
      </w:r>
    </w:p>
    <w:p w14:paraId="329293FA" w14:textId="77777777" w:rsidR="00FA7B9A" w:rsidRDefault="00FA7B9A" w:rsidP="00FA7B9A">
      <w:pPr>
        <w:pStyle w:val="Descripcin"/>
        <w:keepNext/>
      </w:pPr>
      <w:r>
        <w:t xml:space="preserve">Ve: Capacidad </w:t>
      </w:r>
      <w:proofErr w:type="spellStart"/>
      <w:r>
        <w:t>volum</w:t>
      </w:r>
      <w:proofErr w:type="spellEnd"/>
      <w:r>
        <w:t xml:space="preserve"> ´</w:t>
      </w:r>
      <w:proofErr w:type="spellStart"/>
      <w:r>
        <w:t>etrica</w:t>
      </w:r>
      <w:proofErr w:type="spellEnd"/>
      <w:r>
        <w:t xml:space="preserve"> de cada copa en litros (L).</w:t>
      </w:r>
    </w:p>
    <w:p w14:paraId="3C43A647" w14:textId="77777777" w:rsidR="00FA7B9A" w:rsidRDefault="00FA7B9A" w:rsidP="00FA7B9A">
      <w:pPr>
        <w:pStyle w:val="Descripcin"/>
        <w:keepNext/>
      </w:pPr>
      <w:proofErr w:type="spellStart"/>
      <w:r>
        <w:t>Pmm</w:t>
      </w:r>
      <w:proofErr w:type="spellEnd"/>
      <w:r>
        <w:t xml:space="preserve">: Valor de </w:t>
      </w:r>
      <w:proofErr w:type="spellStart"/>
      <w:r>
        <w:t>precipitaci</w:t>
      </w:r>
      <w:proofErr w:type="spellEnd"/>
      <w:r>
        <w:t xml:space="preserve"> ´</w:t>
      </w:r>
      <w:proofErr w:type="spellStart"/>
      <w:r>
        <w:t>on</w:t>
      </w:r>
      <w:proofErr w:type="spellEnd"/>
      <w:r>
        <w:t xml:space="preserve"> en </w:t>
      </w:r>
      <w:proofErr w:type="spellStart"/>
      <w:r>
        <w:t>mil´ımetros</w:t>
      </w:r>
      <w:proofErr w:type="spellEnd"/>
      <w:r>
        <w:t xml:space="preserve"> (mm).</w:t>
      </w:r>
    </w:p>
    <w:p w14:paraId="0A4EC993" w14:textId="77777777" w:rsidR="00FA7B9A" w:rsidRDefault="00FA7B9A" w:rsidP="00FA7B9A">
      <w:pPr>
        <w:pStyle w:val="Descripcin"/>
        <w:keepNext/>
      </w:pPr>
      <w:r>
        <w:t>A: ´</w:t>
      </w:r>
      <w:proofErr w:type="spellStart"/>
      <w:r>
        <w:t>Area</w:t>
      </w:r>
      <w:proofErr w:type="spellEnd"/>
      <w:r>
        <w:t xml:space="preserve"> de la </w:t>
      </w:r>
      <w:proofErr w:type="spellStart"/>
      <w:r>
        <w:t>secci</w:t>
      </w:r>
      <w:proofErr w:type="spellEnd"/>
      <w:r>
        <w:t xml:space="preserve"> ´</w:t>
      </w:r>
      <w:proofErr w:type="spellStart"/>
      <w:r>
        <w:t>on</w:t>
      </w:r>
      <w:proofErr w:type="spellEnd"/>
      <w:r>
        <w:t xml:space="preserve"> superior del embudo del </w:t>
      </w:r>
      <w:proofErr w:type="spellStart"/>
      <w:r>
        <w:t>pluvi</w:t>
      </w:r>
      <w:proofErr w:type="spellEnd"/>
      <w:r>
        <w:t xml:space="preserve"> ´</w:t>
      </w:r>
      <w:proofErr w:type="spellStart"/>
      <w:r>
        <w:t>ometro</w:t>
      </w:r>
      <w:proofErr w:type="spellEnd"/>
      <w:r>
        <w:t xml:space="preserve"> en metros cuadrados</w:t>
      </w:r>
    </w:p>
    <w:p w14:paraId="4CB99FB4" w14:textId="0B97CB0C" w:rsidR="00FA7B9A" w:rsidRDefault="00FA7B9A" w:rsidP="00FA7B9A">
      <w:pPr>
        <w:pStyle w:val="Descripcin"/>
        <w:keepNext/>
      </w:pPr>
      <w:r>
        <w:t>(m</w:t>
      </w:r>
    </w:p>
    <w:p w14:paraId="185ADE71" w14:textId="2A8017B7" w:rsidR="00996B68" w:rsidRDefault="007D32CB">
      <w:r>
        <w:lastRenderedPageBreak/>
        <w:br w:type="page"/>
      </w:r>
    </w:p>
    <w:p w14:paraId="711460BA" w14:textId="77777777" w:rsidR="00996B68" w:rsidRDefault="007D32CB">
      <w:r>
        <w:lastRenderedPageBreak/>
        <w:br w:type="page"/>
      </w:r>
    </w:p>
    <w:p w14:paraId="35CFAAF2" w14:textId="77777777" w:rsidR="00996B68" w:rsidRDefault="007D32CB">
      <w:r>
        <w:lastRenderedPageBreak/>
        <w:br w:type="page"/>
      </w:r>
    </w:p>
    <w:p w14:paraId="7ADDC4A0" w14:textId="77777777" w:rsidR="00996B68" w:rsidRDefault="007D32CB">
      <w:r>
        <w:lastRenderedPageBreak/>
        <w:br w:type="page"/>
      </w:r>
    </w:p>
    <w:p w14:paraId="28CD2F9A" w14:textId="77777777" w:rsidR="00996B68" w:rsidRDefault="007D32CB">
      <w:r>
        <w:lastRenderedPageBreak/>
        <w:br w:type="page"/>
      </w:r>
    </w:p>
    <w:p w14:paraId="62A7FBFD" w14:textId="77777777" w:rsidR="00996B68" w:rsidRDefault="007D32CB">
      <w:r>
        <w:lastRenderedPageBreak/>
        <w:br w:type="page"/>
      </w:r>
    </w:p>
    <w:p w14:paraId="617AF8F7" w14:textId="77777777" w:rsidR="00996B68" w:rsidRDefault="00996B68"/>
    <w:p w14:paraId="45AE16B0" w14:textId="77777777" w:rsidR="00996B68" w:rsidRDefault="007D32CB" w:rsidP="00782FB9">
      <w:pPr>
        <w:pStyle w:val="Ttulo10"/>
      </w:pPr>
      <w:r>
        <w:t>Referencias</w:t>
      </w:r>
    </w:p>
    <w:p w14:paraId="0C92D138" w14:textId="77777777" w:rsidR="00FA7B9A" w:rsidRDefault="007D32CB" w:rsidP="00FA7B9A">
      <w:pPr>
        <w:pStyle w:val="Bibliografa"/>
      </w:pPr>
      <w:r>
        <w:fldChar w:fldCharType="begin"/>
      </w:r>
      <w:r>
        <w:instrText>ADDIN ZOTERO_BIBL {"uncited":[],"omitted":[],"custom":[]} CSL_BIBLIOGRAPHY</w:instrText>
      </w:r>
      <w:r>
        <w:fldChar w:fldCharType="separate"/>
      </w:r>
      <w:r w:rsidR="00FA7B9A">
        <w:t>1.</w:t>
      </w:r>
      <w:r w:rsidR="00FA7B9A">
        <w:tab/>
        <w:t xml:space="preserve">Medrano A, Chourio-Acevedo L. HARDWARE LIBRE Y ABIERTO, MODELOS DE NEGOCIOS PARA AMÉRICA LATINA E EL CARIBE. 13 de abril de 2017; </w:t>
      </w:r>
    </w:p>
    <w:p w14:paraId="77710019" w14:textId="77777777" w:rsidR="00FA7B9A" w:rsidRDefault="00FA7B9A" w:rsidP="00FA7B9A">
      <w:pPr>
        <w:pStyle w:val="Bibliografa"/>
      </w:pPr>
      <w:r>
        <w:t>2.</w:t>
      </w:r>
      <w:r>
        <w:tab/>
        <w:t xml:space="preserve">Velasco Martínez VD, Flores García F, Cervantes G, Medina M, Moreno C. H. Desarrollo y validación de una estación meteorológica automatizada de bajo costo dirigida a agricultura. </w:t>
      </w:r>
      <w:proofErr w:type="spellStart"/>
      <w:r>
        <w:t>Rev</w:t>
      </w:r>
      <w:proofErr w:type="spellEnd"/>
      <w:r>
        <w:t xml:space="preserve"> Mex </w:t>
      </w:r>
      <w:proofErr w:type="spellStart"/>
      <w:r>
        <w:t>Cienc</w:t>
      </w:r>
      <w:proofErr w:type="spellEnd"/>
      <w:r>
        <w:t xml:space="preserve"> </w:t>
      </w:r>
      <w:proofErr w:type="spellStart"/>
      <w:r>
        <w:t>Agríc</w:t>
      </w:r>
      <w:proofErr w:type="spellEnd"/>
      <w:r>
        <w:t xml:space="preserve">. 1 de septiembre de 2015;6:1253-64. </w:t>
      </w:r>
    </w:p>
    <w:p w14:paraId="451DA61C" w14:textId="77777777" w:rsidR="00FA7B9A" w:rsidRDefault="00FA7B9A" w:rsidP="00FA7B9A">
      <w:pPr>
        <w:pStyle w:val="Bibliografa"/>
      </w:pPr>
      <w:r>
        <w:t>3.</w:t>
      </w:r>
      <w:r>
        <w:tab/>
        <w:t xml:space="preserve">Cintra </w:t>
      </w:r>
      <w:proofErr w:type="spellStart"/>
      <w:r>
        <w:t>Hernadez</w:t>
      </w:r>
      <w:proofErr w:type="spellEnd"/>
      <w:r>
        <w:t xml:space="preserve"> R del C, Romero </w:t>
      </w:r>
      <w:proofErr w:type="spellStart"/>
      <w:r>
        <w:t>Amondaray</w:t>
      </w:r>
      <w:proofErr w:type="spellEnd"/>
      <w:r>
        <w:t xml:space="preserve"> L, </w:t>
      </w:r>
      <w:proofErr w:type="spellStart"/>
      <w:r>
        <w:t>Marínez</w:t>
      </w:r>
      <w:proofErr w:type="spellEnd"/>
      <w:r>
        <w:t xml:space="preserve"> Hernández M, Pérez Montero O. IMPLEMENTACIÓN DE UNA ESTACIÓN METEOROLÓGICA DE BAJO COSTO CON RASPBERRY PI. Revista Telemática. abril de 2020;19(1):11-21. </w:t>
      </w:r>
    </w:p>
    <w:p w14:paraId="1D7A50B9" w14:textId="77777777" w:rsidR="00FA7B9A" w:rsidRDefault="00FA7B9A" w:rsidP="00FA7B9A">
      <w:pPr>
        <w:pStyle w:val="Bibliografa"/>
      </w:pPr>
      <w:r>
        <w:t>4.</w:t>
      </w:r>
      <w:r>
        <w:tab/>
        <w:t>Agricultura inteligente con respecto al clima [Internet]. [citado 25 de marzo de 2023]. Disponible en: https://www.bancomundial.org/es/topic/climate-smart-agriculture</w:t>
      </w:r>
    </w:p>
    <w:p w14:paraId="787786CC" w14:textId="77777777" w:rsidR="00FA7B9A" w:rsidRDefault="00FA7B9A" w:rsidP="00FA7B9A">
      <w:pPr>
        <w:pStyle w:val="Bibliografa"/>
      </w:pPr>
      <w:r>
        <w:t>5.</w:t>
      </w:r>
      <w:r>
        <w:tab/>
        <w:t>Agricultura inteligente: qué es, beneficios y principales tecnologías [Internet]. TOTVS. 2022 [citado 25 de marzo de 2023]. Disponible en: https://es.totvs.com/blog/cat-agroindustria/agricultura-inteligente-que-es-beneficios-y-principales-tecnologias/</w:t>
      </w:r>
    </w:p>
    <w:p w14:paraId="1C7B25CA" w14:textId="77777777" w:rsidR="00FA7B9A" w:rsidRDefault="00FA7B9A" w:rsidP="00FA7B9A">
      <w:pPr>
        <w:pStyle w:val="Bibliografa"/>
      </w:pPr>
      <w:r>
        <w:t>6.</w:t>
      </w:r>
      <w:r>
        <w:tab/>
        <w:t>La agricultura climáticamente inteligente | Organización de las Naciones Unidas para la Alimentación y la Agricultura [Internet]. [citado 25 de marzo de 2023]. Disponible en: https://www.fao.org/climate-smart-agriculture/es/</w:t>
      </w:r>
    </w:p>
    <w:p w14:paraId="3B657C97" w14:textId="77777777" w:rsidR="00FA7B9A" w:rsidRDefault="00FA7B9A" w:rsidP="00FA7B9A">
      <w:pPr>
        <w:pStyle w:val="Bibliografa"/>
      </w:pPr>
      <w:r>
        <w:t>7.</w:t>
      </w:r>
      <w:r>
        <w:tab/>
        <w:t xml:space="preserve">¿Cuál es el futuro de la agricultura en un mundo </w:t>
      </w:r>
      <w:proofErr w:type="spellStart"/>
      <w:r>
        <w:t>pospandemia</w:t>
      </w:r>
      <w:proofErr w:type="spellEnd"/>
      <w:r>
        <w:t>? [Internet]. [citado 25 de marzo de 2023]. Disponible en: https://www.bancomundial.org/es/news/feature/2020/11/12/future-of-agriculture-in-a-post-pandemic-world-latin-america</w:t>
      </w:r>
    </w:p>
    <w:p w14:paraId="3F698E43" w14:textId="77777777" w:rsidR="00FA7B9A" w:rsidRDefault="00FA7B9A" w:rsidP="00FA7B9A">
      <w:pPr>
        <w:pStyle w:val="Bibliografa"/>
      </w:pPr>
      <w:r>
        <w:t>8.</w:t>
      </w:r>
      <w:r>
        <w:tab/>
        <w:t xml:space="preserve">La innovación agrícola y la tecnología son la clave para reducir la pobreza en los países en desarrollo, según un informe del Banco Mundial [Internet]. </w:t>
      </w:r>
      <w:proofErr w:type="spellStart"/>
      <w:r>
        <w:t>World</w:t>
      </w:r>
      <w:proofErr w:type="spellEnd"/>
      <w:r>
        <w:t xml:space="preserve"> Bank. [citado 25 de marzo de 2023]. Disponible en: https://www.bancomundial.org/es/news/press-release/2019/09/16/agricultural-innovation-technology-hold-key-to-poverty-reduction-in-developing-countries-says-world-bank-report</w:t>
      </w:r>
    </w:p>
    <w:p w14:paraId="4F837F46" w14:textId="77777777" w:rsidR="00FA7B9A" w:rsidRDefault="00FA7B9A" w:rsidP="00FA7B9A">
      <w:pPr>
        <w:pStyle w:val="Bibliografa"/>
      </w:pPr>
      <w:r>
        <w:t>9.</w:t>
      </w:r>
      <w:r>
        <w:tab/>
        <w:t xml:space="preserve">Agricultura y alimentos [Internet]. </w:t>
      </w:r>
      <w:proofErr w:type="spellStart"/>
      <w:r>
        <w:t>World</w:t>
      </w:r>
      <w:proofErr w:type="spellEnd"/>
      <w:r>
        <w:t xml:space="preserve"> Bank. [citado 25 de marzo de 2023]. Disponible en: https://www.bancomundial.org/es/topic/agriculture/overview</w:t>
      </w:r>
    </w:p>
    <w:p w14:paraId="02B67F98" w14:textId="77777777" w:rsidR="00FA7B9A" w:rsidRDefault="00FA7B9A" w:rsidP="00FA7B9A">
      <w:pPr>
        <w:pStyle w:val="Bibliografa"/>
      </w:pPr>
      <w:r>
        <w:lastRenderedPageBreak/>
        <w:t>10.</w:t>
      </w:r>
      <w:r>
        <w:tab/>
        <w:t>Desarrollo de prácticas agrícolas inteligentes [Internet]. IAEA; 2018 [citado 25 de marzo de 2023]. Disponible en: https://www.iaea.org/es/temas/desarrollo-de-practicas-agricolas-inteligentes</w:t>
      </w:r>
    </w:p>
    <w:p w14:paraId="2E49918F" w14:textId="77777777" w:rsidR="00FA7B9A" w:rsidRDefault="00FA7B9A" w:rsidP="00FA7B9A">
      <w:pPr>
        <w:pStyle w:val="Bibliografa"/>
      </w:pPr>
      <w:r>
        <w:t>11.</w:t>
      </w:r>
      <w:r>
        <w:tab/>
        <w:t>Ortega JS. Agricultura inteligente para protegerse del cambio climático. El País [Internet]. 12 de septiembre de 2020 [citado 25 de marzo de 2023]; Disponible en: https://elpais.com/elpais/2020/09/10/planeta_futuro/1599723844_846240.html</w:t>
      </w:r>
    </w:p>
    <w:p w14:paraId="5761DC4A" w14:textId="77777777" w:rsidR="00FA7B9A" w:rsidRDefault="00FA7B9A" w:rsidP="00FA7B9A">
      <w:pPr>
        <w:pStyle w:val="Bibliografa"/>
      </w:pPr>
      <w:r>
        <w:t>12.</w:t>
      </w:r>
      <w:r>
        <w:tab/>
        <w:t>Agricultura sostenible | Objetivos de Desarrollo Sostenible | Organización de las Naciones Unidas para la Alimentación y la Agricultura [Internet]. [citado 25 de marzo de 2023]. Disponible en: https://www.fao.org/sustainable-development-goals/overview/fao-and-post-2015/sustainable-agriculture/es/</w:t>
      </w:r>
    </w:p>
    <w:p w14:paraId="604CDC58" w14:textId="77777777" w:rsidR="00FA7B9A" w:rsidRDefault="00FA7B9A" w:rsidP="00FA7B9A">
      <w:pPr>
        <w:pStyle w:val="Bibliografa"/>
      </w:pPr>
      <w:r>
        <w:t>13.</w:t>
      </w:r>
      <w:r>
        <w:tab/>
        <w:t>Compendio de la OCDE de indicadores agroambientales [Internet]. [citado 25 de marzo de 2023]. Disponible en: https://www.oecd-ilibrary.org/sites/9789264186217-sum-es/index.html?itemId=%2Fcontent%2Fcomponent%2F9789264186217-sum-es</w:t>
      </w:r>
    </w:p>
    <w:p w14:paraId="7FAE1786" w14:textId="77777777" w:rsidR="00FA7B9A" w:rsidRDefault="00FA7B9A" w:rsidP="00FA7B9A">
      <w:pPr>
        <w:pStyle w:val="Bibliografa"/>
      </w:pPr>
      <w:r>
        <w:t>14.</w:t>
      </w:r>
      <w:r>
        <w:tab/>
        <w:t>INDICADORES AMBIENTALES: qué son, tipos y ejemplos [Internet]. ecologiaverde.com. [citado 25 de marzo de 2023]. Disponible en: https://www.ecologiaverde.com/indicadores-ambientales-que-son-tipos-y-ejemplos-2759.html</w:t>
      </w:r>
    </w:p>
    <w:p w14:paraId="54C95DAC" w14:textId="77777777" w:rsidR="00FA7B9A" w:rsidRDefault="00FA7B9A" w:rsidP="00FA7B9A">
      <w:pPr>
        <w:pStyle w:val="Bibliografa"/>
      </w:pPr>
      <w:r>
        <w:t>15.</w:t>
      </w:r>
      <w:r>
        <w:tab/>
        <w:t>Agricultura de precisión: una posible respuesta al cambio climático y a la seguridad alimentaria. [Internet]. Sostenibilidad. 2017 [citado 25 de marzo de 2023]. Disponible en: https://blogs.iadb.org/sostenibilidad/es/agricultura-de-precision-una-posible-respuesta-al-cambio-climatico-y-a-la-seguridad-alimentaria-pero-es-asequible-para-todos-2/</w:t>
      </w:r>
    </w:p>
    <w:p w14:paraId="4C1B8233" w14:textId="77777777" w:rsidR="00FA7B9A" w:rsidRDefault="00FA7B9A" w:rsidP="00FA7B9A">
      <w:pPr>
        <w:pStyle w:val="Bibliografa"/>
      </w:pPr>
      <w:r>
        <w:t>16.</w:t>
      </w:r>
      <w:r>
        <w:tab/>
        <w:t xml:space="preserve">los Retos de la Agricultura [Internet]. ENIIT - IT Business </w:t>
      </w:r>
      <w:proofErr w:type="spellStart"/>
      <w:r>
        <w:t>School</w:t>
      </w:r>
      <w:proofErr w:type="spellEnd"/>
      <w:r>
        <w:t>. [citado 25 de marzo de 2023]. Disponible en: https://eniit.es/retos-de-la-agricultura/</w:t>
      </w:r>
    </w:p>
    <w:p w14:paraId="565EBBE3" w14:textId="77777777" w:rsidR="00FA7B9A" w:rsidRDefault="00FA7B9A" w:rsidP="00FA7B9A">
      <w:pPr>
        <w:pStyle w:val="Bibliografa"/>
      </w:pPr>
      <w:r>
        <w:t>17.</w:t>
      </w:r>
      <w:r>
        <w:tab/>
        <w:t>Agricultura De Precisión: De La Teoría A La Práctica [Internet]. 2020 [citado 25 de marzo de 2023]. Disponible en: https://eos.com/es/blog/agricultura-de-precision/</w:t>
      </w:r>
    </w:p>
    <w:p w14:paraId="0B5AD9BF" w14:textId="77777777" w:rsidR="00FA7B9A" w:rsidRDefault="00FA7B9A" w:rsidP="00FA7B9A">
      <w:pPr>
        <w:pStyle w:val="Bibliografa"/>
      </w:pPr>
      <w:r>
        <w:t>18.</w:t>
      </w:r>
      <w:r>
        <w:tab/>
        <w:t xml:space="preserve">Estaciones Meteorológicas. ¿Qué son y cómo funcionan? - </w:t>
      </w:r>
      <w:proofErr w:type="spellStart"/>
      <w:r>
        <w:t>SensorGO</w:t>
      </w:r>
      <w:proofErr w:type="spellEnd"/>
      <w:r>
        <w:t xml:space="preserve"> [Internet]. [citado 25 de marzo de 2023]. Disponible en: https://sensorgo.mx/estaciones-meteologicas/</w:t>
      </w:r>
    </w:p>
    <w:p w14:paraId="3760258A" w14:textId="77777777" w:rsidR="00FA7B9A" w:rsidRDefault="00FA7B9A" w:rsidP="00FA7B9A">
      <w:pPr>
        <w:pStyle w:val="Bibliografa"/>
      </w:pPr>
      <w:r>
        <w:t>19.</w:t>
      </w:r>
      <w:r>
        <w:tab/>
        <w:t xml:space="preserve">León J. INFORME SOBRE LA ESTACION METEOROLOGICA - Informes - Jorge </w:t>
      </w:r>
      <w:proofErr w:type="spellStart"/>
      <w:r>
        <w:t>Leon</w:t>
      </w:r>
      <w:proofErr w:type="spellEnd"/>
      <w:r>
        <w:t xml:space="preserve"> [Internet]. [citado 25 de marzo de 2023]. Disponible en: https://www.clubensayos.com/Ciencia/INFORME-SOBRE-LA-ESTACION-METEOROLOGICA/4080557.html</w:t>
      </w:r>
    </w:p>
    <w:p w14:paraId="7E8CFEF6" w14:textId="77777777" w:rsidR="00FA7B9A" w:rsidRDefault="00FA7B9A" w:rsidP="00FA7B9A">
      <w:pPr>
        <w:pStyle w:val="Bibliografa"/>
      </w:pPr>
      <w:r>
        <w:t>20.</w:t>
      </w:r>
      <w:r>
        <w:tab/>
      </w:r>
      <w:proofErr w:type="spellStart"/>
      <w:r>
        <w:t>About</w:t>
      </w:r>
      <w:proofErr w:type="spellEnd"/>
      <w:r>
        <w:t xml:space="preserve"> </w:t>
      </w:r>
      <w:proofErr w:type="spellStart"/>
      <w:r>
        <w:t>the</w:t>
      </w:r>
      <w:proofErr w:type="spellEnd"/>
      <w:r>
        <w:t xml:space="preserve"> </w:t>
      </w:r>
      <w:proofErr w:type="spellStart"/>
      <w:r>
        <w:t>Automatic</w:t>
      </w:r>
      <w:proofErr w:type="spellEnd"/>
      <w:r>
        <w:t xml:space="preserve"> </w:t>
      </w:r>
      <w:proofErr w:type="spellStart"/>
      <w:r>
        <w:t>Weather</w:t>
      </w:r>
      <w:proofErr w:type="spellEnd"/>
      <w:r>
        <w:t xml:space="preserve"> </w:t>
      </w:r>
      <w:proofErr w:type="spellStart"/>
      <w:r>
        <w:t>Station</w:t>
      </w:r>
      <w:proofErr w:type="spellEnd"/>
      <w:r>
        <w:t xml:space="preserve"> </w:t>
      </w:r>
      <w:proofErr w:type="spellStart"/>
      <w:r>
        <w:t>project</w:t>
      </w:r>
      <w:proofErr w:type="spellEnd"/>
      <w:r>
        <w:t xml:space="preserve"> [Internet]. 2009 [citado 25 de marzo de 2023]. Disponible en: </w:t>
      </w:r>
      <w:r>
        <w:lastRenderedPageBreak/>
        <w:t>https://web.archive.org/web/20090204082102/http://uwamrc.ssec.wisc.edu/aboutaws.html</w:t>
      </w:r>
    </w:p>
    <w:p w14:paraId="021E2FC9" w14:textId="77777777" w:rsidR="00FA7B9A" w:rsidRDefault="00FA7B9A" w:rsidP="00FA7B9A">
      <w:pPr>
        <w:pStyle w:val="Bibliografa"/>
      </w:pPr>
      <w:r>
        <w:t>21.</w:t>
      </w:r>
      <w:r>
        <w:tab/>
        <w:t>Estación meteorológica automática (EMA) - ADASA [Internet]. [citado 25 de marzo de 2023]. Disponible en: https://www.adasasystems.com/es/tecnologia/estacion-meteorologica-automatica-ema.html</w:t>
      </w:r>
    </w:p>
    <w:p w14:paraId="5B1BF4C8" w14:textId="77777777" w:rsidR="00FA7B9A" w:rsidRDefault="00FA7B9A" w:rsidP="00FA7B9A">
      <w:pPr>
        <w:pStyle w:val="Bibliografa"/>
      </w:pPr>
      <w:r>
        <w:t>22.</w:t>
      </w:r>
      <w:r>
        <w:tab/>
        <w:t>Estaciones Meteorológicas Automáticas (</w:t>
      </w:r>
      <w:proofErr w:type="spellStart"/>
      <w:r>
        <w:t>EMA’s</w:t>
      </w:r>
      <w:proofErr w:type="spellEnd"/>
      <w:r>
        <w:t>) [Internet]. [citado 25 de marzo de 2023]. Disponible en: https://smn.conagua.gob.mx/es/observando-el-tiempo/estaciones-meteorologicas-automaticas-ema-s</w:t>
      </w:r>
    </w:p>
    <w:p w14:paraId="5A8A706D" w14:textId="77777777" w:rsidR="00FA7B9A" w:rsidRDefault="00FA7B9A" w:rsidP="00FA7B9A">
      <w:pPr>
        <w:pStyle w:val="Bibliografa"/>
      </w:pPr>
      <w:r>
        <w:t>23.</w:t>
      </w:r>
      <w:r>
        <w:tab/>
        <w:t xml:space="preserve">Tito B. </w:t>
      </w:r>
      <w:r>
        <w:rPr>
          <w:rFonts w:ascii="Cambria Math" w:hAnsi="Cambria Math" w:cs="Cambria Math"/>
        </w:rPr>
        <w:t>▷</w:t>
      </w:r>
      <w:r>
        <w:t xml:space="preserve"> Estaciones </w:t>
      </w:r>
      <w:proofErr w:type="spellStart"/>
      <w:r>
        <w:t>Meteorologicas</w:t>
      </w:r>
      <w:proofErr w:type="spellEnd"/>
      <w:r>
        <w:t xml:space="preserve"> </w:t>
      </w:r>
      <w:proofErr w:type="spellStart"/>
      <w:r>
        <w:t>Automaticas</w:t>
      </w:r>
      <w:proofErr w:type="spellEnd"/>
      <w:r>
        <w:t xml:space="preserve"> como funcionan [Internet]. [citado 25 de marzo de 2023]. Disponible en: https://ingenieriaambiental.net/estaciones-meteorologicas-automaticas/</w:t>
      </w:r>
    </w:p>
    <w:p w14:paraId="0C07F94A" w14:textId="77777777" w:rsidR="00FA7B9A" w:rsidRDefault="00FA7B9A" w:rsidP="00FA7B9A">
      <w:pPr>
        <w:pStyle w:val="Bibliografa"/>
      </w:pPr>
      <w:r>
        <w:t>24.</w:t>
      </w:r>
      <w:r>
        <w:tab/>
        <w:t xml:space="preserve">Estaciones meteorológicas en la agricultura [Internet]. </w:t>
      </w:r>
      <w:proofErr w:type="spellStart"/>
      <w:r>
        <w:t>iRiego</w:t>
      </w:r>
      <w:proofErr w:type="spellEnd"/>
      <w:r>
        <w:t xml:space="preserve"> New </w:t>
      </w:r>
      <w:proofErr w:type="spellStart"/>
      <w:r>
        <w:t>Generation</w:t>
      </w:r>
      <w:proofErr w:type="spellEnd"/>
      <w:r>
        <w:t xml:space="preserve"> S.L. [citado 25 de marzo de 2023]. Disponible en: http://iriego.es/blog/noticias-2/post/estaciones-meteorologicas-en-la-agricultura-175</w:t>
      </w:r>
    </w:p>
    <w:p w14:paraId="28F350BE" w14:textId="77777777" w:rsidR="00FA7B9A" w:rsidRDefault="00FA7B9A" w:rsidP="00FA7B9A">
      <w:pPr>
        <w:pStyle w:val="Bibliografa"/>
      </w:pPr>
      <w:r>
        <w:t>25.</w:t>
      </w:r>
      <w:r>
        <w:tab/>
        <w:t>Pizarro E por C. Agrometeorología: del monitoreo del clima a la agricultura climáticamente inteligente [Internet]. Agriculturers.com | Red de Especialistas en Agricultura. 2017 [citado 25 de marzo de 2023]. Disponible en: https://agriculturers.com/agrometeorologia-del-monitoreo-del-clima-a-la-agricultura-climaticamente-inteligente/</w:t>
      </w:r>
    </w:p>
    <w:p w14:paraId="196D6018" w14:textId="77777777" w:rsidR="00FA7B9A" w:rsidRDefault="00FA7B9A" w:rsidP="00FA7B9A">
      <w:pPr>
        <w:pStyle w:val="Bibliografa"/>
      </w:pPr>
      <w:r>
        <w:t>26.</w:t>
      </w:r>
      <w:r>
        <w:tab/>
        <w:t xml:space="preserve">Estación Meteorológica para </w:t>
      </w:r>
      <w:proofErr w:type="spellStart"/>
      <w:r>
        <w:t>agricultura:Viento</w:t>
      </w:r>
      <w:proofErr w:type="spellEnd"/>
      <w:r>
        <w:t>, lluvia, humedad... [Internet]. Maher Electrónica. [citado 25 de marzo de 2023]. Disponible en: https://www.maherelectronica.com/sensores-agricolas-clima/estacion-meteorologica-para-agricultura/</w:t>
      </w:r>
    </w:p>
    <w:p w14:paraId="140C2EBF" w14:textId="77777777" w:rsidR="00FA7B9A" w:rsidRDefault="00FA7B9A" w:rsidP="00FA7B9A">
      <w:pPr>
        <w:pStyle w:val="Bibliografa"/>
      </w:pPr>
      <w:r>
        <w:t>27.</w:t>
      </w:r>
      <w:r>
        <w:tab/>
        <w:t>Monitorización meteorológica en agricultura de precisión [Internet]. Envira IOT. [citado 25 de marzo de 2023]. Disponible en: https://enviraiot.es/monitorizacion-meteorologica-agricultura-precision/</w:t>
      </w:r>
    </w:p>
    <w:p w14:paraId="326A0771" w14:textId="77777777" w:rsidR="00FA7B9A" w:rsidRDefault="00FA7B9A" w:rsidP="00FA7B9A">
      <w:pPr>
        <w:pStyle w:val="Bibliografa"/>
      </w:pPr>
      <w:r>
        <w:t>28.</w:t>
      </w:r>
      <w:r>
        <w:tab/>
      </w:r>
      <w:proofErr w:type="spellStart"/>
      <w:r>
        <w:t>Rathore</w:t>
      </w:r>
      <w:proofErr w:type="spellEnd"/>
      <w:r>
        <w:t xml:space="preserve"> LS, </w:t>
      </w:r>
      <w:proofErr w:type="spellStart"/>
      <w:r>
        <w:t>Chattopadhyay</w:t>
      </w:r>
      <w:proofErr w:type="spellEnd"/>
      <w:r>
        <w:t xml:space="preserve"> N. Servicios meteorológicos y climáticos para los agricultores de la India [Internet]. 2017 [citado 25 de marzo de 2023]. Disponible en: https://public.wmo.int/es/resources/bulletin/servicios-meteorolo%CC%81gicos-y-clima%CC%81ticos-para-los-agricultores-de-la-india</w:t>
      </w:r>
    </w:p>
    <w:p w14:paraId="28AC3A6A" w14:textId="77777777" w:rsidR="00FA7B9A" w:rsidRDefault="00FA7B9A" w:rsidP="00FA7B9A">
      <w:pPr>
        <w:pStyle w:val="Bibliografa"/>
      </w:pPr>
      <w:r>
        <w:t>29.</w:t>
      </w:r>
      <w:r>
        <w:tab/>
        <w:t>Base de Datos Climáticos de América Central (BDCAC) – Centro Clima [Internet]. [citado 25 de marzo de 2023]. Disponible en: https://centroclima.org/clima/bdcac/</w:t>
      </w:r>
    </w:p>
    <w:p w14:paraId="7249CF78" w14:textId="77777777" w:rsidR="00FA7B9A" w:rsidRDefault="00FA7B9A" w:rsidP="00FA7B9A">
      <w:pPr>
        <w:pStyle w:val="Bibliografa"/>
      </w:pPr>
      <w:r>
        <w:t>30.</w:t>
      </w:r>
      <w:r>
        <w:tab/>
        <w:t>Datos - NOAA/AOML [Internet]. [citado 25 de marzo de 2023]. Disponible en: https://www.aoml.noaa.gov/es/data-products/</w:t>
      </w:r>
    </w:p>
    <w:p w14:paraId="14A91C11" w14:textId="77777777" w:rsidR="00FA7B9A" w:rsidRDefault="00FA7B9A" w:rsidP="00FA7B9A">
      <w:pPr>
        <w:pStyle w:val="Bibliografa"/>
      </w:pPr>
      <w:r>
        <w:lastRenderedPageBreak/>
        <w:t>31.</w:t>
      </w:r>
      <w:r>
        <w:tab/>
        <w:t>8CyT12.pdf [Internet]. [citado 25 de marzo de 2023]. Disponible en: https://www.palermo.edu/ingenieria/downloads/pdfwebc&amp;T8/8CyT12.pdf</w:t>
      </w:r>
    </w:p>
    <w:p w14:paraId="36A67A30" w14:textId="77777777" w:rsidR="00FA7B9A" w:rsidRDefault="00FA7B9A" w:rsidP="00FA7B9A">
      <w:pPr>
        <w:pStyle w:val="Bibliografa"/>
      </w:pPr>
      <w:r>
        <w:t>32.</w:t>
      </w:r>
      <w:r>
        <w:tab/>
      </w:r>
      <w:proofErr w:type="spellStart"/>
      <w:r>
        <w:t>Agropedia</w:t>
      </w:r>
      <w:proofErr w:type="spellEnd"/>
      <w:r>
        <w:t xml:space="preserve"> E. Agricultura de precisión: qué es, ventajas y desventajas [Internet]. Agrotendencia.tv. 2020 [citado 25 de marzo de 2023]. Disponible en: https://agrotendencia.tv/agropedia/cultivos/agricultura-de-precision/</w:t>
      </w:r>
    </w:p>
    <w:p w14:paraId="2BAA5E41" w14:textId="77777777" w:rsidR="00FA7B9A" w:rsidRDefault="00FA7B9A" w:rsidP="00FA7B9A">
      <w:pPr>
        <w:pStyle w:val="Bibliografa"/>
      </w:pPr>
      <w:r>
        <w:t>33.</w:t>
      </w:r>
      <w:r>
        <w:tab/>
        <w:t>Tamaño del mercado de agricultura de precisión, compartir | 2022 - 27 | Estadísticas de la Industria [Internet]. [citado 25 de marzo de 2023]. Disponible en: https://www.mordorintelligence.com/es/industry-reports/global-precision-farming-market-industry</w:t>
      </w:r>
    </w:p>
    <w:p w14:paraId="41EE9CC9" w14:textId="77777777" w:rsidR="00FA7B9A" w:rsidRDefault="00FA7B9A" w:rsidP="00FA7B9A">
      <w:pPr>
        <w:pStyle w:val="Bibliografa"/>
      </w:pPr>
      <w:r>
        <w:t>34.</w:t>
      </w:r>
      <w:r>
        <w:tab/>
        <w:t xml:space="preserve">Estadísticas alimentarias y agrícolas [Internet]. </w:t>
      </w:r>
      <w:proofErr w:type="spellStart"/>
      <w:r>
        <w:t>Food</w:t>
      </w:r>
      <w:proofErr w:type="spellEnd"/>
      <w:r>
        <w:t xml:space="preserve"> and </w:t>
      </w:r>
      <w:proofErr w:type="spellStart"/>
      <w:r>
        <w:t>Agriculture</w:t>
      </w:r>
      <w:proofErr w:type="spellEnd"/>
      <w:r>
        <w:t xml:space="preserve"> </w:t>
      </w:r>
      <w:proofErr w:type="spellStart"/>
      <w:r>
        <w:t>Organiz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United</w:t>
      </w:r>
      <w:proofErr w:type="spellEnd"/>
      <w:r>
        <w:t xml:space="preserve"> </w:t>
      </w:r>
      <w:proofErr w:type="spellStart"/>
      <w:r>
        <w:t>Nations</w:t>
      </w:r>
      <w:proofErr w:type="spellEnd"/>
      <w:r>
        <w:t>. [citado 25 de marzo de 2023]. Disponible en: http://www.fao.org/food-agriculture-statistics/es/</w:t>
      </w:r>
    </w:p>
    <w:p w14:paraId="7A019532" w14:textId="77777777" w:rsidR="00FA7B9A" w:rsidRDefault="00FA7B9A" w:rsidP="00FA7B9A">
      <w:pPr>
        <w:pStyle w:val="Bibliografa"/>
      </w:pPr>
      <w:r>
        <w:t>35.</w:t>
      </w:r>
      <w:r>
        <w:tab/>
        <w:t xml:space="preserve">Soto JPT, Suárez J de los SS, Rodríguez AB, </w:t>
      </w:r>
      <w:proofErr w:type="spellStart"/>
      <w:r>
        <w:t>Cainaba</w:t>
      </w:r>
      <w:proofErr w:type="spellEnd"/>
      <w:r>
        <w:t xml:space="preserve"> GOR. Internet de las cosas aplicado a la agricultura: estado actual. </w:t>
      </w:r>
      <w:proofErr w:type="spellStart"/>
      <w:r>
        <w:t>Lámpsakos</w:t>
      </w:r>
      <w:proofErr w:type="spellEnd"/>
      <w:r>
        <w:t xml:space="preserve">. 2019;(22):86-105. </w:t>
      </w:r>
    </w:p>
    <w:p w14:paraId="29C598A0" w14:textId="77777777" w:rsidR="00FA7B9A" w:rsidRDefault="00FA7B9A" w:rsidP="00FA7B9A">
      <w:pPr>
        <w:pStyle w:val="Bibliografa"/>
      </w:pPr>
      <w:r>
        <w:t>36.</w:t>
      </w:r>
      <w:r>
        <w:tab/>
        <w:t>¿Qué es la transmisión de datos? [Internet]. [citado 25 de marzo de 2023]. Disponible en: https://www.redhat.com/es/topics/integration/what-is-streaming-data</w:t>
      </w:r>
    </w:p>
    <w:p w14:paraId="1C7CF689" w14:textId="77777777" w:rsidR="00FA7B9A" w:rsidRDefault="00FA7B9A" w:rsidP="00FA7B9A">
      <w:pPr>
        <w:pStyle w:val="Bibliografa"/>
      </w:pPr>
      <w:r>
        <w:t>37.</w:t>
      </w:r>
      <w:r>
        <w:tab/>
      </w:r>
      <w:proofErr w:type="spellStart"/>
      <w:r>
        <w:t>Radicelli</w:t>
      </w:r>
      <w:proofErr w:type="spellEnd"/>
      <w:r>
        <w:t xml:space="preserve">-García CD, </w:t>
      </w:r>
      <w:proofErr w:type="spellStart"/>
      <w:r>
        <w:t>Pomboza-Floril</w:t>
      </w:r>
      <w:proofErr w:type="spellEnd"/>
      <w:r>
        <w:t xml:space="preserve"> M, Cepeda-Astudillo L. Conectividad a Internet en zonas rurales mediante tecnologías de TDT (DVB-RCT2), o telefonía móvil (4G-LTE). DYNA. 2018;85(204):319-24. </w:t>
      </w:r>
    </w:p>
    <w:p w14:paraId="010AB965" w14:textId="77777777" w:rsidR="00FA7B9A" w:rsidRDefault="00FA7B9A" w:rsidP="00FA7B9A">
      <w:pPr>
        <w:pStyle w:val="Bibliografa"/>
      </w:pPr>
      <w:r>
        <w:t>38.</w:t>
      </w:r>
      <w:r>
        <w:tab/>
        <w:t>Fuentes de datos | Plataforma de conocimientos sobre agricultura familiar | Organización de las Naciones Unidas para la Alimentación y la Agricultura [Internet]. [citado 25 de marzo de 2023]. Disponible en: https://www.fao.org/family-farming/data-sources/es/</w:t>
      </w:r>
    </w:p>
    <w:p w14:paraId="13770015" w14:textId="77777777" w:rsidR="00FA7B9A" w:rsidRDefault="00FA7B9A" w:rsidP="00FA7B9A">
      <w:pPr>
        <w:pStyle w:val="Bibliografa"/>
      </w:pPr>
      <w:r>
        <w:t>39.</w:t>
      </w:r>
      <w:r>
        <w:tab/>
      </w:r>
      <w:proofErr w:type="spellStart"/>
      <w:r>
        <w:t>iAgua</w:t>
      </w:r>
      <w:proofErr w:type="spellEnd"/>
      <w:r>
        <w:t xml:space="preserve">  </w:t>
      </w:r>
      <w:proofErr w:type="spellStart"/>
      <w:r>
        <w:t>redaccion</w:t>
      </w:r>
      <w:proofErr w:type="spellEnd"/>
      <w:r>
        <w:t xml:space="preserve">. Soluciones LoRa para agricultura inteligente [Internet]. </w:t>
      </w:r>
      <w:proofErr w:type="spellStart"/>
      <w:r>
        <w:t>iAgua</w:t>
      </w:r>
      <w:proofErr w:type="spellEnd"/>
      <w:r>
        <w:t xml:space="preserve">. </w:t>
      </w:r>
      <w:proofErr w:type="spellStart"/>
      <w:r>
        <w:t>iAgua</w:t>
      </w:r>
      <w:proofErr w:type="spellEnd"/>
      <w:r>
        <w:t>; 2019 [citado 25 de marzo de 2023]. Disponible en: https://www.iagua.es/noticias/catsensors/soluciones-lora-agricultura-inteligente</w:t>
      </w:r>
    </w:p>
    <w:p w14:paraId="574AD56F" w14:textId="77777777" w:rsidR="00FA7B9A" w:rsidRDefault="00FA7B9A" w:rsidP="00FA7B9A">
      <w:pPr>
        <w:pStyle w:val="Bibliografa"/>
      </w:pPr>
      <w:r>
        <w:t>40.</w:t>
      </w:r>
      <w:r>
        <w:tab/>
        <w:t xml:space="preserve">Universidad de Piura, Facultad de Ingeniería. Perú et al. - 2019 - Implementación de Lora y </w:t>
      </w:r>
      <w:proofErr w:type="spellStart"/>
      <w:r>
        <w:t>Lorawan</w:t>
      </w:r>
      <w:proofErr w:type="spellEnd"/>
      <w:r>
        <w:t xml:space="preserve"> como escenario fu.pdf. </w:t>
      </w:r>
    </w:p>
    <w:p w14:paraId="6CEAE451" w14:textId="77777777" w:rsidR="00FA7B9A" w:rsidRDefault="00FA7B9A" w:rsidP="00FA7B9A">
      <w:pPr>
        <w:pStyle w:val="Bibliografa"/>
      </w:pPr>
      <w:r>
        <w:t>41.</w:t>
      </w:r>
      <w:r>
        <w:tab/>
        <w:t xml:space="preserve">Borrero JD. Aplicación de la tecnología LoRaWAN en la agricultura. 2018. </w:t>
      </w:r>
    </w:p>
    <w:p w14:paraId="0A45E99F" w14:textId="77777777" w:rsidR="00FA7B9A" w:rsidRDefault="00FA7B9A" w:rsidP="00FA7B9A">
      <w:pPr>
        <w:pStyle w:val="Bibliografa"/>
      </w:pPr>
      <w:r>
        <w:t>42.</w:t>
      </w:r>
      <w:r>
        <w:tab/>
        <w:t>Aplicación del módulo LoRaWAN en agricultura inteligente [Internet]. 2021 [citado 25 de marzo de 2023]. Disponible en: https://www.mokolora.com/es/lorawan-module-in-intelligent-agriculture/</w:t>
      </w:r>
    </w:p>
    <w:p w14:paraId="37202558" w14:textId="77777777" w:rsidR="00FA7B9A" w:rsidRDefault="00FA7B9A" w:rsidP="00FA7B9A">
      <w:pPr>
        <w:pStyle w:val="Bibliografa"/>
      </w:pPr>
      <w:r>
        <w:t>43.</w:t>
      </w:r>
      <w:r>
        <w:tab/>
        <w:t>ZigBee Tamaño del mercado, Compartir| 2022 - 27 | Pronóstico de crecimiento [Internet]. [citado 25 de marzo de 2023]. Disponible en: https://www.mordorintelligence.com/es/industry-reports/zigbee-market</w:t>
      </w:r>
    </w:p>
    <w:p w14:paraId="67457DBA" w14:textId="77777777" w:rsidR="00FA7B9A" w:rsidRDefault="00FA7B9A" w:rsidP="00FA7B9A">
      <w:pPr>
        <w:pStyle w:val="Bibliografa"/>
      </w:pPr>
      <w:r>
        <w:lastRenderedPageBreak/>
        <w:t>44.</w:t>
      </w:r>
      <w:r>
        <w:tab/>
      </w:r>
      <w:proofErr w:type="spellStart"/>
      <w:r>
        <w:t>Jimenéz</w:t>
      </w:r>
      <w:proofErr w:type="spellEnd"/>
      <w:r>
        <w:t xml:space="preserve"> JML. El protocolo ZIGBEE como recurso a la tecnología en la agricultura de precisión. 2016; </w:t>
      </w:r>
    </w:p>
    <w:p w14:paraId="6FF543D3" w14:textId="77777777" w:rsidR="00FA7B9A" w:rsidRDefault="00FA7B9A" w:rsidP="00FA7B9A">
      <w:pPr>
        <w:pStyle w:val="Bibliografa"/>
      </w:pPr>
      <w:r>
        <w:t>45.</w:t>
      </w:r>
      <w:r>
        <w:tab/>
        <w:t>Seguridad en comunicaciones ZigBee | INCIBE-CERT [Internet]. [citado 25 de marzo de 2023]. Disponible en: https://www.incibe-cert.es/blog/seguridad-comunicaciones-zigbee</w:t>
      </w:r>
    </w:p>
    <w:p w14:paraId="2F37EE23" w14:textId="77777777" w:rsidR="00FA7B9A" w:rsidRDefault="00FA7B9A" w:rsidP="00FA7B9A">
      <w:pPr>
        <w:pStyle w:val="Bibliografa"/>
      </w:pPr>
      <w:r>
        <w:t>46.</w:t>
      </w:r>
      <w:r>
        <w:tab/>
        <w:t>53104633.pdf [Internet]. [citado 25 de marzo de 2023]. Disponible en: https://core.ac.uk/download/pdf/53104633.pdf</w:t>
      </w:r>
    </w:p>
    <w:p w14:paraId="0FB7918E" w14:textId="77777777" w:rsidR="00FA7B9A" w:rsidRDefault="00FA7B9A" w:rsidP="00FA7B9A">
      <w:pPr>
        <w:pStyle w:val="Bibliografa"/>
      </w:pPr>
      <w:r>
        <w:t>47.</w:t>
      </w:r>
      <w:r>
        <w:tab/>
        <w:t>Diseño de hardware [Internet]. SFIA. [citado 25 de marzo de 2023]. Disponible en: https://sfia-online.org/es/sfia-8/skills/hardware-design</w:t>
      </w:r>
    </w:p>
    <w:p w14:paraId="1057AA17" w14:textId="77777777" w:rsidR="00FA7B9A" w:rsidRDefault="00FA7B9A" w:rsidP="00FA7B9A">
      <w:pPr>
        <w:pStyle w:val="Bibliografa"/>
      </w:pPr>
      <w:r>
        <w:t>48.</w:t>
      </w:r>
      <w:r>
        <w:tab/>
        <w:t>v-</w:t>
      </w:r>
      <w:proofErr w:type="spellStart"/>
      <w:r>
        <w:t>annene</w:t>
      </w:r>
      <w:proofErr w:type="spellEnd"/>
      <w:r>
        <w:t xml:space="preserve">. Comprobación del diseño de hardware: Azure </w:t>
      </w:r>
      <w:proofErr w:type="spellStart"/>
      <w:r>
        <w:t>Sphere</w:t>
      </w:r>
      <w:proofErr w:type="spellEnd"/>
      <w:r>
        <w:t xml:space="preserve"> [Internet]. 2023 [citado 25 de marzo de 2023]. Disponible en: https://learn.microsoft.com/es-es/azure-sphere/hardware/hardware-design-verification</w:t>
      </w:r>
    </w:p>
    <w:p w14:paraId="0E24DBFF" w14:textId="77777777" w:rsidR="00FA7B9A" w:rsidRDefault="00FA7B9A" w:rsidP="00FA7B9A">
      <w:pPr>
        <w:pStyle w:val="Bibliografa"/>
      </w:pPr>
      <w:r>
        <w:t>49.</w:t>
      </w:r>
      <w:r>
        <w:tab/>
        <w:t xml:space="preserve">Delgado A. ¿Qué es el hardware libre? | </w:t>
      </w:r>
      <w:proofErr w:type="spellStart"/>
      <w:r>
        <w:t>Consumer</w:t>
      </w:r>
      <w:proofErr w:type="spellEnd"/>
      <w:r>
        <w:t xml:space="preserve"> [Internet]. 2007 [citado 25 de marzo de 2023]. Disponible en: https://www.consumer.es/tecnologia/hardware/que-es-el-hardware-libre.html</w:t>
      </w:r>
    </w:p>
    <w:p w14:paraId="37187C7C" w14:textId="77777777" w:rsidR="00FA7B9A" w:rsidRDefault="00FA7B9A" w:rsidP="00FA7B9A">
      <w:pPr>
        <w:pStyle w:val="Bibliografa"/>
      </w:pPr>
      <w:r>
        <w:t>50.</w:t>
      </w:r>
      <w:r>
        <w:tab/>
        <w:t>BBVA. ¿Qué es el ‘hardware’ libre? [Internet]. BBVA NOTICIAS. 2018 [citado 25 de marzo de 2023]. Disponible en: https://www.bbva.com/es/innovacion/que-es-el-hardware-libre/</w:t>
      </w:r>
    </w:p>
    <w:p w14:paraId="416C7963" w14:textId="77777777" w:rsidR="00FA7B9A" w:rsidRDefault="00FA7B9A" w:rsidP="00FA7B9A">
      <w:pPr>
        <w:pStyle w:val="Bibliografa"/>
      </w:pPr>
      <w:r>
        <w:t>51.</w:t>
      </w:r>
      <w:r>
        <w:tab/>
        <w:t xml:space="preserve">Montenegro A, Ochoa Duarte A, Buitrago D, Galindo C. Hardware Libre: una tecnología democrática. En 2017. </w:t>
      </w:r>
    </w:p>
    <w:p w14:paraId="7979AAB8" w14:textId="77777777" w:rsidR="00FA7B9A" w:rsidRDefault="00FA7B9A" w:rsidP="00FA7B9A">
      <w:pPr>
        <w:pStyle w:val="Bibliografa"/>
      </w:pPr>
      <w:r>
        <w:t>52.</w:t>
      </w:r>
      <w:r>
        <w:tab/>
        <w:t>Martín Gómez PF, Montoya Gómez JO, Muñoz Serrano GE. Sistema de riego autónomo para pequeños cultivos basado en medición de temperatura y humedad. En: Revista Politécnica [Internet]. 2017 [citado 3 de mayo de 2023]. p. 65-74. Disponible en: http://revistas.elpoli.edu.co/index.php/pol/article/view/1141</w:t>
      </w:r>
    </w:p>
    <w:p w14:paraId="4B975A4A" w14:textId="77777777" w:rsidR="00FA7B9A" w:rsidRDefault="00FA7B9A" w:rsidP="00FA7B9A">
      <w:pPr>
        <w:pStyle w:val="Bibliografa"/>
      </w:pPr>
      <w:r>
        <w:t>53.</w:t>
      </w:r>
      <w:r>
        <w:tab/>
        <w:t>Jiménez-Morales JB, Suárez-Cansino J, López-Morales V, Franco-</w:t>
      </w:r>
      <w:proofErr w:type="spellStart"/>
      <w:r>
        <w:t>Árcega</w:t>
      </w:r>
      <w:proofErr w:type="spellEnd"/>
      <w:r>
        <w:t xml:space="preserve"> A. Internet de las cosas y variaciones de temperatura y humedad dentro de un site. </w:t>
      </w:r>
      <w:proofErr w:type="spellStart"/>
      <w:r>
        <w:t>Pädi</w:t>
      </w:r>
      <w:proofErr w:type="spellEnd"/>
      <w:r>
        <w:t xml:space="preserve"> Bol Científico </w:t>
      </w:r>
      <w:proofErr w:type="spellStart"/>
      <w:r>
        <w:t>Cienc</w:t>
      </w:r>
      <w:proofErr w:type="spellEnd"/>
      <w:r>
        <w:t xml:space="preserve"> Básicas E </w:t>
      </w:r>
      <w:proofErr w:type="spellStart"/>
      <w:r>
        <w:t>Ing</w:t>
      </w:r>
      <w:proofErr w:type="spellEnd"/>
      <w:r>
        <w:t xml:space="preserve"> ICBI. 31 de agosto de 2022;10(Especial3):112-9. </w:t>
      </w:r>
    </w:p>
    <w:p w14:paraId="086FB60F" w14:textId="77777777" w:rsidR="00FA7B9A" w:rsidRDefault="00FA7B9A" w:rsidP="00FA7B9A">
      <w:pPr>
        <w:pStyle w:val="Bibliografa"/>
      </w:pPr>
      <w:r>
        <w:t>54.</w:t>
      </w:r>
      <w:r>
        <w:tab/>
        <w:t xml:space="preserve">Vargas </w:t>
      </w:r>
      <w:proofErr w:type="spellStart"/>
      <w:r>
        <w:t>Capera</w:t>
      </w:r>
      <w:proofErr w:type="spellEnd"/>
      <w:r>
        <w:t xml:space="preserve"> YS, Hernández </w:t>
      </w:r>
      <w:proofErr w:type="spellStart"/>
      <w:r>
        <w:t>Hernández</w:t>
      </w:r>
      <w:proofErr w:type="spellEnd"/>
      <w:r>
        <w:t xml:space="preserve"> CA, </w:t>
      </w:r>
      <w:proofErr w:type="spellStart"/>
      <w:r>
        <w:t>Escarraga</w:t>
      </w:r>
      <w:proofErr w:type="spellEnd"/>
      <w:r>
        <w:t xml:space="preserve"> Escobar NE, Pineda Cadena E. Análisis, diseño, desarrollo y despliegue de un sistema informático para el monitoreo de temperatura y humedad de especies nativas de flora, utilizando IOT, en el municipio de Girardot en el vivero </w:t>
      </w:r>
      <w:proofErr w:type="spellStart"/>
      <w:r>
        <w:t>Guabinal</w:t>
      </w:r>
      <w:proofErr w:type="spellEnd"/>
      <w:r>
        <w:t xml:space="preserve">, para el 2022. 7 de septiembre de 2022;1-10. </w:t>
      </w:r>
    </w:p>
    <w:p w14:paraId="40A80383" w14:textId="77777777" w:rsidR="00FA7B9A" w:rsidRDefault="00FA7B9A" w:rsidP="00FA7B9A">
      <w:pPr>
        <w:pStyle w:val="Bibliografa"/>
      </w:pPr>
      <w:r>
        <w:t>55.</w:t>
      </w:r>
      <w:r>
        <w:tab/>
      </w:r>
      <w:proofErr w:type="spellStart"/>
      <w:r>
        <w:t>Liao</w:t>
      </w:r>
      <w:proofErr w:type="spellEnd"/>
      <w:r>
        <w:t xml:space="preserve"> M, </w:t>
      </w:r>
      <w:proofErr w:type="spellStart"/>
      <w:r>
        <w:t>Liao</w:t>
      </w:r>
      <w:proofErr w:type="spellEnd"/>
      <w:r>
        <w:t xml:space="preserve"> A, Liu J, </w:t>
      </w:r>
      <w:proofErr w:type="spellStart"/>
      <w:r>
        <w:t>Cai</w:t>
      </w:r>
      <w:proofErr w:type="spellEnd"/>
      <w:r>
        <w:t xml:space="preserve"> Z, Liu H, Ma T. A novel </w:t>
      </w:r>
      <w:proofErr w:type="spellStart"/>
      <w:r>
        <w:t>method</w:t>
      </w:r>
      <w:proofErr w:type="spellEnd"/>
      <w:r>
        <w:t xml:space="preserve"> and </w:t>
      </w:r>
      <w:proofErr w:type="spellStart"/>
      <w:r>
        <w:t>system</w:t>
      </w:r>
      <w:proofErr w:type="spellEnd"/>
      <w:r>
        <w:t xml:space="preserve"> </w:t>
      </w:r>
      <w:proofErr w:type="spellStart"/>
      <w:r>
        <w:t>for</w:t>
      </w:r>
      <w:proofErr w:type="spellEnd"/>
      <w:r>
        <w:t xml:space="preserve"> </w:t>
      </w:r>
      <w:proofErr w:type="spellStart"/>
      <w:r>
        <w:t>the</w:t>
      </w:r>
      <w:proofErr w:type="spellEnd"/>
      <w:r>
        <w:t xml:space="preserve"> </w:t>
      </w:r>
      <w:proofErr w:type="spellStart"/>
      <w:r>
        <w:t>fast</w:t>
      </w:r>
      <w:proofErr w:type="spellEnd"/>
      <w:r>
        <w:t xml:space="preserve"> </w:t>
      </w:r>
      <w:proofErr w:type="spellStart"/>
      <w:r>
        <w:t>calibration</w:t>
      </w:r>
      <w:proofErr w:type="spellEnd"/>
      <w:r>
        <w:t xml:space="preserve"> </w:t>
      </w:r>
      <w:proofErr w:type="spellStart"/>
      <w:r>
        <w:t>of</w:t>
      </w:r>
      <w:proofErr w:type="spellEnd"/>
      <w:r>
        <w:t xml:space="preserve"> </w:t>
      </w:r>
      <w:proofErr w:type="spellStart"/>
      <w:r>
        <w:t>tipping</w:t>
      </w:r>
      <w:proofErr w:type="spellEnd"/>
      <w:r>
        <w:t xml:space="preserve"> </w:t>
      </w:r>
      <w:proofErr w:type="spellStart"/>
      <w:r>
        <w:t>bucket</w:t>
      </w:r>
      <w:proofErr w:type="spellEnd"/>
      <w:r>
        <w:t xml:space="preserve"> rain gauges. J </w:t>
      </w:r>
      <w:proofErr w:type="spellStart"/>
      <w:r>
        <w:t>Hydrol</w:t>
      </w:r>
      <w:proofErr w:type="spellEnd"/>
      <w:r>
        <w:t xml:space="preserve">. 1 de junio de 2021;597:125782. </w:t>
      </w:r>
    </w:p>
    <w:p w14:paraId="089B9CEC" w14:textId="77777777" w:rsidR="00FA7B9A" w:rsidRDefault="00FA7B9A" w:rsidP="00FA7B9A">
      <w:pPr>
        <w:pStyle w:val="Bibliografa"/>
      </w:pPr>
      <w:r>
        <w:lastRenderedPageBreak/>
        <w:t>56.</w:t>
      </w:r>
      <w:r>
        <w:tab/>
      </w:r>
      <w:proofErr w:type="spellStart"/>
      <w:r>
        <w:t>Hu</w:t>
      </w:r>
      <w:proofErr w:type="spellEnd"/>
      <w:r>
        <w:t xml:space="preserve"> Y, Zhou J, Li J, Ma J, </w:t>
      </w:r>
      <w:proofErr w:type="spellStart"/>
      <w:r>
        <w:t>Hu</w:t>
      </w:r>
      <w:proofErr w:type="spellEnd"/>
      <w:r>
        <w:t xml:space="preserve"> Y, Lu F, et al. </w:t>
      </w:r>
      <w:proofErr w:type="spellStart"/>
      <w:r>
        <w:t>Tipping-bucket</w:t>
      </w:r>
      <w:proofErr w:type="spellEnd"/>
      <w:r>
        <w:t xml:space="preserve"> </w:t>
      </w:r>
      <w:proofErr w:type="spellStart"/>
      <w:r>
        <w:t>self-powered</w:t>
      </w:r>
      <w:proofErr w:type="spellEnd"/>
      <w:r>
        <w:t xml:space="preserve"> rain gauge </w:t>
      </w:r>
      <w:proofErr w:type="spellStart"/>
      <w:r>
        <w:t>based</w:t>
      </w:r>
      <w:proofErr w:type="spellEnd"/>
      <w:r>
        <w:t xml:space="preserve"> </w:t>
      </w:r>
      <w:proofErr w:type="spellStart"/>
      <w:r>
        <w:t>on</w:t>
      </w:r>
      <w:proofErr w:type="spellEnd"/>
      <w:r>
        <w:t xml:space="preserve"> </w:t>
      </w:r>
      <w:proofErr w:type="spellStart"/>
      <w:r>
        <w:t>triboelectric</w:t>
      </w:r>
      <w:proofErr w:type="spellEnd"/>
      <w:r>
        <w:t xml:space="preserve"> </w:t>
      </w:r>
      <w:proofErr w:type="spellStart"/>
      <w:r>
        <w:t>nanogenerators</w:t>
      </w:r>
      <w:proofErr w:type="spellEnd"/>
      <w:r>
        <w:t xml:space="preserve"> </w:t>
      </w:r>
      <w:proofErr w:type="spellStart"/>
      <w:r>
        <w:t>for</w:t>
      </w:r>
      <w:proofErr w:type="spellEnd"/>
      <w:r>
        <w:t xml:space="preserve"> </w:t>
      </w:r>
      <w:proofErr w:type="spellStart"/>
      <w:r>
        <w:t>rainfall</w:t>
      </w:r>
      <w:proofErr w:type="spellEnd"/>
      <w:r>
        <w:t xml:space="preserve"> </w:t>
      </w:r>
      <w:proofErr w:type="spellStart"/>
      <w:r>
        <w:t>measurement</w:t>
      </w:r>
      <w:proofErr w:type="spellEnd"/>
      <w:r>
        <w:t xml:space="preserve">. Nano Energy. 1 de julio de 2022;98:107234. </w:t>
      </w:r>
    </w:p>
    <w:p w14:paraId="7E28EAF1" w14:textId="3202E423" w:rsidR="00996B68" w:rsidRDefault="007D32CB">
      <w:pPr>
        <w:rPr>
          <w:sz w:val="22"/>
        </w:rPr>
      </w:pPr>
      <w:r>
        <w:fldChar w:fldCharType="end"/>
      </w:r>
    </w:p>
    <w:p w14:paraId="02CA0AED" w14:textId="77777777" w:rsidR="00996B68" w:rsidRDefault="00996B68"/>
    <w:sectPr w:rsidR="00996B68">
      <w:footerReference w:type="default" r:id="rId14"/>
      <w:pgSz w:w="12240" w:h="15840"/>
      <w:pgMar w:top="1417" w:right="1701" w:bottom="1417" w:left="1701" w:header="0" w:footer="806"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CD4D55" w14:textId="77777777" w:rsidR="007D32CB" w:rsidRDefault="007D32CB">
      <w:pPr>
        <w:spacing w:after="0" w:line="240" w:lineRule="auto"/>
      </w:pPr>
      <w:r>
        <w:separator/>
      </w:r>
    </w:p>
  </w:endnote>
  <w:endnote w:type="continuationSeparator" w:id="0">
    <w:p w14:paraId="215D0E01" w14:textId="77777777" w:rsidR="007D32CB" w:rsidRDefault="007D32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Lucida Sans">
    <w:panose1 w:val="020B0602030504020204"/>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4CA63" w14:textId="77777777" w:rsidR="00996B68" w:rsidRDefault="007D32CB">
    <w:pPr>
      <w:pStyle w:val="Textoindependiente"/>
    </w:pPr>
    <w:r>
      <w:rPr>
        <w:noProof/>
      </w:rPr>
      <mc:AlternateContent>
        <mc:Choice Requires="wps">
          <w:drawing>
            <wp:anchor distT="0" distB="0" distL="0" distR="0" simplePos="0" relativeHeight="251657216" behindDoc="1" locked="0" layoutInCell="0" allowOverlap="1" wp14:anchorId="059BA66E" wp14:editId="3F4C7B0A">
              <wp:simplePos x="0" y="0"/>
              <wp:positionH relativeFrom="page">
                <wp:posOffset>3763645</wp:posOffset>
              </wp:positionH>
              <wp:positionV relativeFrom="page">
                <wp:posOffset>9406890</wp:posOffset>
              </wp:positionV>
              <wp:extent cx="246380" cy="214630"/>
              <wp:effectExtent l="0" t="0" r="0" b="0"/>
              <wp:wrapNone/>
              <wp:docPr id="3" name="Marco76"/>
              <wp:cNvGraphicFramePr/>
              <a:graphic xmlns:a="http://schemas.openxmlformats.org/drawingml/2006/main">
                <a:graphicData uri="http://schemas.microsoft.com/office/word/2010/wordprocessingShape">
                  <wps:wsp>
                    <wps:cNvSpPr/>
                    <wps:spPr>
                      <a:xfrm>
                        <a:off x="0" y="0"/>
                        <a:ext cx="245880" cy="213840"/>
                      </a:xfrm>
                      <a:prstGeom prst="rect">
                        <a:avLst/>
                      </a:prstGeom>
                      <a:noFill/>
                      <a:ln w="0">
                        <a:noFill/>
                      </a:ln>
                    </wps:spPr>
                    <wps:style>
                      <a:lnRef idx="0">
                        <a:scrgbClr r="0" g="0" b="0"/>
                      </a:lnRef>
                      <a:fillRef idx="0">
                        <a:scrgbClr r="0" g="0" b="0"/>
                      </a:fillRef>
                      <a:effectRef idx="0">
                        <a:scrgbClr r="0" g="0" b="0"/>
                      </a:effectRef>
                      <a:fontRef idx="minor"/>
                    </wps:style>
                    <wps:txbx>
                      <w:txbxContent>
                        <w:p w14:paraId="0E712861" w14:textId="77777777" w:rsidR="00996B68" w:rsidRDefault="007D32CB">
                          <w:pPr>
                            <w:pStyle w:val="Textoindependiente"/>
                            <w:rPr>
                              <w:color w:val="000000"/>
                            </w:rPr>
                          </w:pPr>
                          <w:r>
                            <w:rPr>
                              <w:color w:val="000000"/>
                            </w:rPr>
                            <w:fldChar w:fldCharType="begin"/>
                          </w:r>
                          <w:r>
                            <w:rPr>
                              <w:color w:val="000000"/>
                            </w:rPr>
                            <w:instrText>PAGE</w:instrText>
                          </w:r>
                          <w:r>
                            <w:rPr>
                              <w:color w:val="000000"/>
                            </w:rPr>
                            <w:fldChar w:fldCharType="separate"/>
                          </w:r>
                          <w:r>
                            <w:rPr>
                              <w:color w:val="000000"/>
                            </w:rPr>
                            <w:t>29</w:t>
                          </w:r>
                          <w:r>
                            <w:rPr>
                              <w:color w:val="000000"/>
                            </w:rPr>
                            <w:fldChar w:fldCharType="end"/>
                          </w:r>
                        </w:p>
                      </w:txbxContent>
                    </wps:txbx>
                    <wps:bodyPr lIns="0" tIns="0" rIns="0" bIns="0">
                      <a:noAutofit/>
                    </wps:bodyPr>
                  </wps:wsp>
                </a:graphicData>
              </a:graphic>
            </wp:anchor>
          </w:drawing>
        </mc:Choice>
        <mc:Fallback>
          <w:pict>
            <v:rect w14:anchorId="059BA66E" id="Marco76" o:spid="_x0000_s1026" style="position:absolute;left:0;text-align:left;margin-left:296.35pt;margin-top:740.7pt;width:19.4pt;height:16.9pt;z-index:-2516592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" o:allowincell="f" filled="f" stroked="f" strokeweight="0">
              <v:textbox inset="0,0,0,0">
                <w:txbxContent>
                  <w:p w14:paraId="0E712861" w14:textId="77777777" w:rsidR="00996B68" w:rsidRDefault="007D32CB">
                    <w:pPr>
                      <w:pStyle w:val="Textoindependiente"/>
                      <w:rPr>
                        <w:color w:val="000000"/>
                      </w:rPr>
                    </w:pPr>
                    <w:r>
                      <w:rPr>
                        <w:color w:val="000000"/>
                      </w:rPr>
                      <w:fldChar w:fldCharType="begin"/>
                    </w:r>
                    <w:r>
                      <w:rPr>
                        <w:color w:val="000000"/>
                      </w:rPr>
                      <w:instrText>PAGE</w:instrText>
                    </w:r>
                    <w:r>
                      <w:rPr>
                        <w:color w:val="000000"/>
                      </w:rPr>
                      <w:fldChar w:fldCharType="separate"/>
                    </w:r>
                    <w:r>
                      <w:rPr>
                        <w:color w:val="000000"/>
                      </w:rPr>
                      <w:t>29</w:t>
                    </w:r>
                    <w:r>
                      <w:rPr>
                        <w:color w:val="000000"/>
                      </w:rPr>
                      <w:fldChar w:fldCharType="end"/>
                    </w:r>
                  </w:p>
                </w:txbxContent>
              </v:textbox>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420ED" w14:textId="77777777" w:rsidR="00996B68" w:rsidRDefault="007D32CB">
    <w:pPr>
      <w:pStyle w:val="Textoindependiente"/>
    </w:pPr>
    <w:r>
      <w:rPr>
        <w:noProof/>
      </w:rPr>
      <mc:AlternateContent>
        <mc:Choice Requires="wps">
          <w:drawing>
            <wp:anchor distT="0" distB="0" distL="0" distR="0" simplePos="0" relativeHeight="251658240" behindDoc="1" locked="0" layoutInCell="0" allowOverlap="1" wp14:anchorId="7419077F" wp14:editId="7F417D4E">
              <wp:simplePos x="0" y="0"/>
              <wp:positionH relativeFrom="page">
                <wp:posOffset>3763645</wp:posOffset>
              </wp:positionH>
              <wp:positionV relativeFrom="page">
                <wp:posOffset>9406890</wp:posOffset>
              </wp:positionV>
              <wp:extent cx="246380" cy="214630"/>
              <wp:effectExtent l="0" t="0" r="0" b="0"/>
              <wp:wrapNone/>
              <wp:docPr id="5" name="Marco76"/>
              <wp:cNvGraphicFramePr/>
              <a:graphic xmlns:a="http://schemas.openxmlformats.org/drawingml/2006/main">
                <a:graphicData uri="http://schemas.microsoft.com/office/word/2010/wordprocessingShape">
                  <wps:wsp>
                    <wps:cNvSpPr/>
                    <wps:spPr>
                      <a:xfrm>
                        <a:off x="0" y="0"/>
                        <a:ext cx="245880" cy="213840"/>
                      </a:xfrm>
                      <a:prstGeom prst="rect">
                        <a:avLst/>
                      </a:prstGeom>
                      <a:noFill/>
                      <a:ln w="0">
                        <a:noFill/>
                      </a:ln>
                    </wps:spPr>
                    <wps:style>
                      <a:lnRef idx="0">
                        <a:scrgbClr r="0" g="0" b="0"/>
                      </a:lnRef>
                      <a:fillRef idx="0">
                        <a:scrgbClr r="0" g="0" b="0"/>
                      </a:fillRef>
                      <a:effectRef idx="0">
                        <a:scrgbClr r="0" g="0" b="0"/>
                      </a:effectRef>
                      <a:fontRef idx="minor"/>
                    </wps:style>
                    <wps:txbx>
                      <w:txbxContent>
                        <w:p w14:paraId="36EB4273" w14:textId="77777777" w:rsidR="00996B68" w:rsidRDefault="007D32CB">
                          <w:pPr>
                            <w:pStyle w:val="Textoindependiente"/>
                            <w:rPr>
                              <w:color w:val="000000"/>
                            </w:rPr>
                          </w:pPr>
                          <w:r>
                            <w:rPr>
                              <w:color w:val="000000"/>
                            </w:rPr>
                            <w:fldChar w:fldCharType="begin"/>
                          </w:r>
                          <w:r>
                            <w:rPr>
                              <w:color w:val="000000"/>
                            </w:rPr>
                            <w:instrText>PAGE</w:instrText>
                          </w:r>
                          <w:r>
                            <w:rPr>
                              <w:color w:val="000000"/>
                            </w:rPr>
                            <w:fldChar w:fldCharType="separate"/>
                          </w:r>
                          <w:r>
                            <w:rPr>
                              <w:color w:val="000000"/>
                            </w:rPr>
                            <w:t>29</w:t>
                          </w:r>
                          <w:r>
                            <w:rPr>
                              <w:color w:val="000000"/>
                            </w:rPr>
                            <w:fldChar w:fldCharType="end"/>
                          </w:r>
                        </w:p>
                      </w:txbxContent>
                    </wps:txbx>
                    <wps:bodyPr lIns="0" tIns="0" rIns="0" bIns="0">
                      <a:noAutofit/>
                    </wps:bodyPr>
                  </wps:wsp>
                </a:graphicData>
              </a:graphic>
            </wp:anchor>
          </w:drawing>
        </mc:Choice>
        <mc:Fallback>
          <w:pict>
            <v:rect w14:anchorId="7419077F" id="_x0000_s1027" style="position:absolute;left:0;text-align:left;margin-left:296.35pt;margin-top:740.7pt;width:19.4pt;height:16.9pt;z-index:-251658240;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" o:allowincell="f" filled="f" stroked="f" strokeweight="0">
              <v:textbox inset="0,0,0,0">
                <w:txbxContent>
                  <w:p w14:paraId="36EB4273" w14:textId="77777777" w:rsidR="00996B68" w:rsidRDefault="007D32CB">
                    <w:pPr>
                      <w:pStyle w:val="Textoindependiente"/>
                      <w:rPr>
                        <w:color w:val="000000"/>
                      </w:rPr>
                    </w:pPr>
                    <w:r>
                      <w:rPr>
                        <w:color w:val="000000"/>
                      </w:rPr>
                      <w:fldChar w:fldCharType="begin"/>
                    </w:r>
                    <w:r>
                      <w:rPr>
                        <w:color w:val="000000"/>
                      </w:rPr>
                      <w:instrText>PAGE</w:instrText>
                    </w:r>
                    <w:r>
                      <w:rPr>
                        <w:color w:val="000000"/>
                      </w:rPr>
                      <w:fldChar w:fldCharType="separate"/>
                    </w:r>
                    <w:r>
                      <w:rPr>
                        <w:color w:val="000000"/>
                      </w:rPr>
                      <w:t>29</w:t>
                    </w:r>
                    <w:r>
                      <w:rPr>
                        <w:color w:val="000000"/>
                      </w:rPr>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A0463F" w14:textId="77777777" w:rsidR="007D32CB" w:rsidRDefault="007D32CB">
      <w:pPr>
        <w:spacing w:after="0" w:line="240" w:lineRule="auto"/>
      </w:pPr>
      <w:r>
        <w:separator/>
      </w:r>
    </w:p>
  </w:footnote>
  <w:footnote w:type="continuationSeparator" w:id="0">
    <w:p w14:paraId="30FBDB26" w14:textId="77777777" w:rsidR="007D32CB" w:rsidRDefault="007D32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17820"/>
    <w:multiLevelType w:val="multilevel"/>
    <w:tmpl w:val="5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0356BBC"/>
    <w:multiLevelType w:val="hybridMultilevel"/>
    <w:tmpl w:val="AC6E69B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1CBC170D"/>
    <w:multiLevelType w:val="multilevel"/>
    <w:tmpl w:val="F60A8290"/>
    <w:lvl w:ilvl="0">
      <w:start w:val="42"/>
      <w:numFmt w:val="bullet"/>
      <w:lvlText w:val="•"/>
      <w:lvlJc w:val="left"/>
      <w:pPr>
        <w:tabs>
          <w:tab w:val="num" w:pos="0"/>
        </w:tabs>
        <w:ind w:left="720" w:hanging="360"/>
      </w:pPr>
      <w:rPr>
        <w:rFonts w:ascii="Arial" w:hAnsi="Arial" w:cs="Aria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DE6302E"/>
    <w:multiLevelType w:val="multilevel"/>
    <w:tmpl w:val="08FE4E6A"/>
    <w:lvl w:ilvl="0">
      <w:start w:val="1"/>
      <w:numFmt w:val="decimal"/>
      <w:lvlText w:val="%1"/>
      <w:lvlJc w:val="left"/>
      <w:pPr>
        <w:tabs>
          <w:tab w:val="num" w:pos="0"/>
        </w:tabs>
        <w:ind w:left="390" w:hanging="390"/>
      </w:pPr>
    </w:lvl>
    <w:lvl w:ilvl="1">
      <w:start w:val="1"/>
      <w:numFmt w:val="decimal"/>
      <w:pStyle w:val="Ttulo2"/>
      <w:lvlText w:val="%1.%2"/>
      <w:lvlJc w:val="left"/>
      <w:pPr>
        <w:tabs>
          <w:tab w:val="num" w:pos="0"/>
        </w:tabs>
        <w:ind w:left="720" w:hanging="720"/>
      </w:pPr>
      <w:rPr>
        <w:b/>
        <w:bCs/>
        <w:i w:val="0"/>
        <w:iCs w:val="0"/>
        <w:caps w:val="0"/>
        <w:smallCaps w:val="0"/>
        <w:strike w:val="0"/>
        <w:dstrike w:val="0"/>
        <w:outline w:val="0"/>
        <w:shadow w:val="0"/>
        <w:emboss w:val="0"/>
        <w:imprint w:val="0"/>
        <w:vanish w:val="0"/>
        <w:spacing w:val="0"/>
        <w:kern w:val="0"/>
        <w:position w:val="0"/>
        <w:sz w:val="24"/>
        <w:szCs w:val="18"/>
        <w:u w:val="none"/>
        <w:effect w:val="none"/>
        <w:vertAlign w:val="baseline"/>
        <w:em w:val="none"/>
      </w:rPr>
    </w:lvl>
    <w:lvl w:ilvl="2">
      <w:start w:val="1"/>
      <w:numFmt w:val="decimal"/>
      <w:lvlText w:val="%1.%2.%3"/>
      <w:lvlJc w:val="left"/>
      <w:pPr>
        <w:tabs>
          <w:tab w:val="num" w:pos="0"/>
        </w:tabs>
        <w:ind w:left="720" w:hanging="720"/>
      </w:pPr>
      <w:rPr>
        <w:sz w:val="24"/>
        <w:szCs w:val="22"/>
      </w:rPr>
    </w:lvl>
    <w:lvl w:ilvl="3">
      <w:start w:val="1"/>
      <w:numFmt w:val="decimal"/>
      <w:lvlText w:val="%1.%2.%3.%4"/>
      <w:lvlJc w:val="left"/>
      <w:pPr>
        <w:tabs>
          <w:tab w:val="num" w:pos="0"/>
        </w:tabs>
        <w:ind w:left="1080" w:hanging="1080"/>
      </w:pPr>
    </w:lvl>
    <w:lvl w:ilvl="4">
      <w:start w:val="1"/>
      <w:numFmt w:val="decimal"/>
      <w:lvlText w:val="%1.%2.%3.%4.%5"/>
      <w:lvlJc w:val="left"/>
      <w:pPr>
        <w:tabs>
          <w:tab w:val="num" w:pos="0"/>
        </w:tabs>
        <w:ind w:left="1440" w:hanging="1440"/>
      </w:pPr>
    </w:lvl>
    <w:lvl w:ilvl="5">
      <w:start w:val="1"/>
      <w:numFmt w:val="decimal"/>
      <w:lvlText w:val="%1.%2.%3.%4.%5.%6"/>
      <w:lvlJc w:val="left"/>
      <w:pPr>
        <w:tabs>
          <w:tab w:val="num" w:pos="0"/>
        </w:tabs>
        <w:ind w:left="1440" w:hanging="1440"/>
      </w:pPr>
    </w:lvl>
    <w:lvl w:ilvl="6">
      <w:start w:val="1"/>
      <w:numFmt w:val="decimal"/>
      <w:lvlText w:val="%1.%2.%3.%4.%5.%6.%7"/>
      <w:lvlJc w:val="left"/>
      <w:pPr>
        <w:tabs>
          <w:tab w:val="num" w:pos="0"/>
        </w:tabs>
        <w:ind w:left="1800" w:hanging="1800"/>
      </w:pPr>
    </w:lvl>
    <w:lvl w:ilvl="7">
      <w:start w:val="1"/>
      <w:numFmt w:val="decimal"/>
      <w:lvlText w:val="%1.%2.%3.%4.%5.%6.%7.%8"/>
      <w:lvlJc w:val="left"/>
      <w:pPr>
        <w:tabs>
          <w:tab w:val="num" w:pos="0"/>
        </w:tabs>
        <w:ind w:left="1800" w:hanging="1800"/>
      </w:pPr>
    </w:lvl>
    <w:lvl w:ilvl="8">
      <w:start w:val="1"/>
      <w:numFmt w:val="decimal"/>
      <w:lvlText w:val="%1.%2.%3.%4.%5.%6.%7.%8.%9"/>
      <w:lvlJc w:val="left"/>
      <w:pPr>
        <w:tabs>
          <w:tab w:val="num" w:pos="0"/>
        </w:tabs>
        <w:ind w:left="2160" w:hanging="2160"/>
      </w:pPr>
    </w:lvl>
  </w:abstractNum>
  <w:abstractNum w:abstractNumId="4" w15:restartNumberingAfterBreak="0">
    <w:nsid w:val="23B45C2E"/>
    <w:multiLevelType w:val="hybridMultilevel"/>
    <w:tmpl w:val="5428FF2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2D985CFF"/>
    <w:multiLevelType w:val="multilevel"/>
    <w:tmpl w:val="5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DA237AE"/>
    <w:multiLevelType w:val="multilevel"/>
    <w:tmpl w:val="BED21B5E"/>
    <w:lvl w:ilvl="0">
      <w:start w:val="1"/>
      <w:numFmt w:val="none"/>
      <w:suff w:val="nothing"/>
      <w:lvlText w:val=""/>
      <w:lvlJc w:val="left"/>
      <w:pPr>
        <w:tabs>
          <w:tab w:val="num" w:pos="0"/>
        </w:tabs>
        <w:ind w:left="0" w:firstLine="0"/>
      </w:pPr>
    </w:lvl>
    <w:lvl w:ilvl="1">
      <w:start w:val="1"/>
      <w:numFmt w:val="decimal"/>
      <w:lvlText w:val="%1.%2"/>
      <w:lvlJc w:val="left"/>
      <w:pPr>
        <w:tabs>
          <w:tab w:val="num" w:pos="0"/>
        </w:tabs>
        <w:ind w:left="720" w:hanging="720"/>
      </w:pPr>
      <w:rPr>
        <w:b w:val="0"/>
        <w:bCs w:val="0"/>
        <w:i w:val="0"/>
        <w:iCs w:val="0"/>
        <w:caps w:val="0"/>
        <w:smallCaps w:val="0"/>
        <w:strike w:val="0"/>
        <w:dstrike w:val="0"/>
        <w:outline w:val="0"/>
        <w:shadow w:val="0"/>
        <w:emboss w:val="0"/>
        <w:imprint w:val="0"/>
        <w:vanish w:val="0"/>
        <w:spacing w:val="0"/>
        <w:kern w:val="0"/>
        <w:position w:val="0"/>
        <w:sz w:val="34"/>
        <w:u w:val="none"/>
        <w:effect w:val="none"/>
        <w:vertAlign w:val="baseline"/>
        <w:em w:val="none"/>
      </w:rPr>
    </w:lvl>
    <w:lvl w:ilvl="2">
      <w:start w:val="1"/>
      <w:numFmt w:val="decimal"/>
      <w:pStyle w:val="Ttulo3"/>
      <w:lvlText w:val="%1.%2.%3"/>
      <w:lvlJc w:val="left"/>
      <w:pPr>
        <w:tabs>
          <w:tab w:val="num" w:pos="0"/>
        </w:tabs>
        <w:ind w:left="720" w:hanging="720"/>
      </w:pPr>
      <w:rPr>
        <w:sz w:val="27"/>
        <w:szCs w:val="24"/>
      </w:rPr>
    </w:lvl>
    <w:lvl w:ilvl="3">
      <w:start w:val="1"/>
      <w:numFmt w:val="decimal"/>
      <w:pStyle w:val="Ttulo4"/>
      <w:lvlText w:val="%1.%2.%3.%4"/>
      <w:lvlJc w:val="left"/>
      <w:pPr>
        <w:tabs>
          <w:tab w:val="num" w:pos="0"/>
        </w:tabs>
        <w:ind w:left="1080" w:hanging="108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7" w15:restartNumberingAfterBreak="0">
    <w:nsid w:val="697B5DE5"/>
    <w:multiLevelType w:val="hybridMultilevel"/>
    <w:tmpl w:val="AE322C4C"/>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8" w15:restartNumberingAfterBreak="0">
    <w:nsid w:val="71C55F15"/>
    <w:multiLevelType w:val="hybridMultilevel"/>
    <w:tmpl w:val="07BAE94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2"/>
  </w:num>
  <w:num w:numId="4">
    <w:abstractNumId w:val="0"/>
  </w:num>
  <w:num w:numId="5">
    <w:abstractNumId w:val="3"/>
    <w:lvlOverride w:ilvl="0">
      <w:startOverride w:val="2"/>
    </w:lvlOverride>
    <w:lvlOverride w:ilvl="1">
      <w:startOverride w:val="1"/>
    </w:lvlOverride>
  </w:num>
  <w:num w:numId="6">
    <w:abstractNumId w:val="3"/>
    <w:lvlOverride w:ilvl="0">
      <w:startOverride w:val="2"/>
    </w:lvlOverride>
    <w:lvlOverride w:ilvl="1">
      <w:startOverride w:val="1"/>
    </w:lvlOverride>
  </w:num>
  <w:num w:numId="7">
    <w:abstractNumId w:val="7"/>
  </w:num>
  <w:num w:numId="8">
    <w:abstractNumId w:val="8"/>
  </w:num>
  <w:num w:numId="9">
    <w:abstractNumId w:val="4"/>
  </w:num>
  <w:num w:numId="10">
    <w:abstractNumId w:val="1"/>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6B68"/>
    <w:rsid w:val="00152743"/>
    <w:rsid w:val="001607E9"/>
    <w:rsid w:val="00232F07"/>
    <w:rsid w:val="004156C5"/>
    <w:rsid w:val="004D503B"/>
    <w:rsid w:val="005C7430"/>
    <w:rsid w:val="00722654"/>
    <w:rsid w:val="00782FB9"/>
    <w:rsid w:val="007D32CB"/>
    <w:rsid w:val="00996B68"/>
    <w:rsid w:val="00B555BD"/>
    <w:rsid w:val="00B55865"/>
    <w:rsid w:val="00CE36A3"/>
    <w:rsid w:val="00D54F7B"/>
    <w:rsid w:val="00EE1C08"/>
    <w:rsid w:val="00FA7B9A"/>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C94807"/>
  <w15:docId w15:val="{E2D02DE7-E84A-4551-B929-F5D3F8D3A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7674"/>
    <w:pPr>
      <w:spacing w:after="140" w:line="360" w:lineRule="auto"/>
      <w:jc w:val="both"/>
    </w:pPr>
    <w:rPr>
      <w:rFonts w:ascii="Arial" w:hAnsi="Arial" w:cs="Arial"/>
      <w:sz w:val="24"/>
      <w:szCs w:val="24"/>
    </w:rPr>
  </w:style>
  <w:style w:type="paragraph" w:styleId="Ttulo1">
    <w:name w:val="heading 1"/>
    <w:basedOn w:val="Normal"/>
    <w:link w:val="Ttulo1Car"/>
    <w:uiPriority w:val="1"/>
    <w:qFormat/>
    <w:rsid w:val="00387674"/>
    <w:pPr>
      <w:widowControl w:val="0"/>
      <w:spacing w:before="145" w:after="0" w:line="240" w:lineRule="auto"/>
      <w:ind w:left="1440"/>
      <w:outlineLvl w:val="0"/>
    </w:pPr>
    <w:rPr>
      <w:rFonts w:eastAsia="Arial"/>
      <w:b/>
      <w:bCs/>
      <w:sz w:val="34"/>
      <w:szCs w:val="34"/>
    </w:rPr>
  </w:style>
  <w:style w:type="paragraph" w:styleId="Ttulo2">
    <w:name w:val="heading 2"/>
    <w:basedOn w:val="Normal"/>
    <w:link w:val="Ttulo2Car"/>
    <w:uiPriority w:val="1"/>
    <w:qFormat/>
    <w:rsid w:val="00782FB9"/>
    <w:pPr>
      <w:widowControl w:val="0"/>
      <w:numPr>
        <w:ilvl w:val="1"/>
        <w:numId w:val="2"/>
      </w:numPr>
      <w:spacing w:after="0"/>
      <w:outlineLvl w:val="1"/>
    </w:pPr>
    <w:rPr>
      <w:rFonts w:eastAsia="Arial"/>
      <w:b/>
      <w:bCs/>
    </w:rPr>
  </w:style>
  <w:style w:type="paragraph" w:styleId="Ttulo3">
    <w:name w:val="heading 3"/>
    <w:basedOn w:val="Normal"/>
    <w:link w:val="Ttulo3Car"/>
    <w:uiPriority w:val="1"/>
    <w:qFormat/>
    <w:rsid w:val="009D3DFC"/>
    <w:pPr>
      <w:widowControl w:val="0"/>
      <w:numPr>
        <w:ilvl w:val="2"/>
        <w:numId w:val="1"/>
      </w:numPr>
      <w:spacing w:after="0"/>
      <w:outlineLvl w:val="2"/>
    </w:pPr>
    <w:rPr>
      <w:rFonts w:eastAsia="Arial"/>
      <w:b/>
      <w:bCs/>
    </w:rPr>
  </w:style>
  <w:style w:type="paragraph" w:styleId="Ttulo4">
    <w:name w:val="heading 4"/>
    <w:basedOn w:val="Normal"/>
    <w:link w:val="Ttulo4Car"/>
    <w:uiPriority w:val="9"/>
    <w:unhideWhenUsed/>
    <w:qFormat/>
    <w:rsid w:val="00387674"/>
    <w:pPr>
      <w:keepNext/>
      <w:keepLines/>
      <w:numPr>
        <w:ilvl w:val="3"/>
        <w:numId w:val="1"/>
      </w:numPr>
      <w:spacing w:before="520" w:after="480" w:line="240" w:lineRule="auto"/>
      <w:outlineLvl w:val="3"/>
    </w:pPr>
    <w:rPr>
      <w:rFonts w:eastAsiaTheme="majorEastAsia" w:cstheme="majorBidi"/>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EnlacedeInternet">
    <w:name w:val="Enlace de Internet"/>
    <w:basedOn w:val="Fuentedeprrafopredeter"/>
    <w:uiPriority w:val="99"/>
    <w:unhideWhenUsed/>
    <w:rsid w:val="00671224"/>
    <w:rPr>
      <w:color w:val="0563C1" w:themeColor="hyperlink"/>
      <w:u w:val="single"/>
    </w:rPr>
  </w:style>
  <w:style w:type="character" w:customStyle="1" w:styleId="hgkelc">
    <w:name w:val="hgkelc"/>
    <w:basedOn w:val="Fuentedeprrafopredeter"/>
    <w:qFormat/>
    <w:rsid w:val="00671224"/>
  </w:style>
  <w:style w:type="character" w:customStyle="1" w:styleId="Destacado">
    <w:name w:val="Destacado"/>
    <w:basedOn w:val="Fuentedeprrafopredeter"/>
    <w:uiPriority w:val="20"/>
    <w:qFormat/>
    <w:rsid w:val="00671224"/>
    <w:rPr>
      <w:i/>
      <w:iCs/>
    </w:rPr>
  </w:style>
  <w:style w:type="character" w:customStyle="1" w:styleId="Mencinsinresolver1">
    <w:name w:val="Mención sin resolver1"/>
    <w:basedOn w:val="Fuentedeprrafopredeter"/>
    <w:uiPriority w:val="99"/>
    <w:semiHidden/>
    <w:unhideWhenUsed/>
    <w:qFormat/>
    <w:rsid w:val="00FC4013"/>
    <w:rPr>
      <w:color w:val="605E5C"/>
      <w:shd w:val="clear" w:color="auto" w:fill="E1DFDD"/>
    </w:rPr>
  </w:style>
  <w:style w:type="character" w:customStyle="1" w:styleId="EndNoteBibliographyCar">
    <w:name w:val="EndNote Bibliography Car"/>
    <w:basedOn w:val="Fuentedeprrafopredeter"/>
    <w:link w:val="EndNoteBibliography"/>
    <w:qFormat/>
    <w:locked/>
    <w:rsid w:val="00BB60C8"/>
    <w:rPr>
      <w:rFonts w:ascii="Calibri" w:hAnsi="Calibri" w:cs="Calibri"/>
      <w:lang w:val="en-US"/>
    </w:rPr>
  </w:style>
  <w:style w:type="character" w:customStyle="1" w:styleId="Ttulo1Car">
    <w:name w:val="Título 1 Car"/>
    <w:basedOn w:val="Fuentedeprrafopredeter"/>
    <w:link w:val="Ttulo1"/>
    <w:uiPriority w:val="1"/>
    <w:qFormat/>
    <w:rsid w:val="00387674"/>
    <w:rPr>
      <w:rFonts w:ascii="Arial" w:eastAsia="Arial" w:hAnsi="Arial" w:cs="Arial"/>
      <w:b/>
      <w:bCs/>
      <w:sz w:val="34"/>
      <w:szCs w:val="34"/>
    </w:rPr>
  </w:style>
  <w:style w:type="character" w:customStyle="1" w:styleId="Ttulo2Car">
    <w:name w:val="Título 2 Car"/>
    <w:basedOn w:val="Fuentedeprrafopredeter"/>
    <w:link w:val="Ttulo2"/>
    <w:uiPriority w:val="1"/>
    <w:qFormat/>
    <w:rsid w:val="00782FB9"/>
    <w:rPr>
      <w:rFonts w:ascii="Arial" w:eastAsia="Arial" w:hAnsi="Arial" w:cs="Arial"/>
      <w:b/>
      <w:bCs/>
      <w:sz w:val="24"/>
      <w:szCs w:val="24"/>
    </w:rPr>
  </w:style>
  <w:style w:type="character" w:customStyle="1" w:styleId="Ttulo3Car">
    <w:name w:val="Título 3 Car"/>
    <w:basedOn w:val="Fuentedeprrafopredeter"/>
    <w:link w:val="Ttulo3"/>
    <w:uiPriority w:val="1"/>
    <w:qFormat/>
    <w:rsid w:val="009D3DFC"/>
    <w:rPr>
      <w:rFonts w:ascii="Arial" w:eastAsia="Arial" w:hAnsi="Arial" w:cs="Arial"/>
      <w:b/>
      <w:bCs/>
      <w:sz w:val="24"/>
      <w:szCs w:val="24"/>
    </w:rPr>
  </w:style>
  <w:style w:type="character" w:customStyle="1" w:styleId="PrrafodelistaCar">
    <w:name w:val="Párrafo de lista Car"/>
    <w:basedOn w:val="Fuentedeprrafopredeter"/>
    <w:link w:val="Prrafodelista"/>
    <w:uiPriority w:val="1"/>
    <w:qFormat/>
    <w:rsid w:val="00387674"/>
  </w:style>
  <w:style w:type="character" w:customStyle="1" w:styleId="Ttulo4Car">
    <w:name w:val="Título 4 Car"/>
    <w:basedOn w:val="Fuentedeprrafopredeter"/>
    <w:link w:val="Ttulo4"/>
    <w:uiPriority w:val="9"/>
    <w:qFormat/>
    <w:rsid w:val="00387674"/>
    <w:rPr>
      <w:rFonts w:ascii="Arial" w:eastAsiaTheme="majorEastAsia" w:hAnsi="Arial" w:cstheme="majorBidi"/>
      <w:b/>
      <w:iCs/>
      <w:sz w:val="24"/>
      <w:szCs w:val="24"/>
    </w:rPr>
  </w:style>
  <w:style w:type="paragraph" w:customStyle="1" w:styleId="Ttulo10">
    <w:name w:val="Título1"/>
    <w:basedOn w:val="Ttulo1"/>
    <w:next w:val="Textoindependiente"/>
    <w:qFormat/>
    <w:rsid w:val="00782FB9"/>
    <w:pPr>
      <w:spacing w:line="480" w:lineRule="auto"/>
      <w:ind w:left="0"/>
      <w:jc w:val="left"/>
    </w:pPr>
  </w:style>
  <w:style w:type="paragraph" w:styleId="Textoindependiente">
    <w:name w:val="Body Text"/>
    <w:basedOn w:val="Normal"/>
    <w:pPr>
      <w:spacing w:line="276" w:lineRule="auto"/>
    </w:pPr>
  </w:style>
  <w:style w:type="paragraph" w:styleId="Lista">
    <w:name w:val="List"/>
    <w:basedOn w:val="Textoindependiente"/>
    <w:rPr>
      <w:rFonts w:cs="Lucida Sans"/>
    </w:rPr>
  </w:style>
  <w:style w:type="paragraph" w:styleId="Descripcin">
    <w:name w:val="caption"/>
    <w:basedOn w:val="Normal"/>
    <w:qFormat/>
    <w:pPr>
      <w:suppressLineNumbers/>
      <w:spacing w:before="120" w:after="120"/>
    </w:pPr>
    <w:rPr>
      <w:rFonts w:cs="Lucida Sans"/>
      <w:i/>
      <w:iCs/>
    </w:rPr>
  </w:style>
  <w:style w:type="paragraph" w:customStyle="1" w:styleId="ndice">
    <w:name w:val="Índice"/>
    <w:basedOn w:val="Normal"/>
    <w:qFormat/>
    <w:pPr>
      <w:suppressLineNumbers/>
    </w:pPr>
    <w:rPr>
      <w:rFonts w:cs="Lucida Sans"/>
    </w:rPr>
  </w:style>
  <w:style w:type="paragraph" w:styleId="Prrafodelista">
    <w:name w:val="List Paragraph"/>
    <w:basedOn w:val="Normal"/>
    <w:link w:val="PrrafodelistaCar"/>
    <w:uiPriority w:val="1"/>
    <w:qFormat/>
    <w:rsid w:val="00671224"/>
    <w:pPr>
      <w:ind w:left="720"/>
      <w:contextualSpacing/>
    </w:pPr>
  </w:style>
  <w:style w:type="paragraph" w:customStyle="1" w:styleId="Default">
    <w:name w:val="Default"/>
    <w:qFormat/>
    <w:rsid w:val="000D6C30"/>
    <w:rPr>
      <w:rFonts w:ascii="Cambria" w:eastAsia="Calibri" w:hAnsi="Cambria" w:cs="Cambria"/>
      <w:color w:val="000000"/>
      <w:sz w:val="24"/>
      <w:szCs w:val="24"/>
    </w:rPr>
  </w:style>
  <w:style w:type="paragraph" w:customStyle="1" w:styleId="EndNoteBibliography">
    <w:name w:val="EndNote Bibliography"/>
    <w:basedOn w:val="Normal"/>
    <w:link w:val="EndNoteBibliographyCar"/>
    <w:qFormat/>
    <w:rsid w:val="00BB60C8"/>
    <w:pPr>
      <w:spacing w:line="240" w:lineRule="auto"/>
    </w:pPr>
    <w:rPr>
      <w:rFonts w:ascii="Calibri" w:hAnsi="Calibri" w:cs="Calibri"/>
      <w:lang w:val="en-US"/>
    </w:rPr>
  </w:style>
  <w:style w:type="paragraph" w:styleId="Bibliografa">
    <w:name w:val="Bibliography"/>
    <w:basedOn w:val="Normal"/>
    <w:next w:val="Normal"/>
    <w:uiPriority w:val="37"/>
    <w:unhideWhenUsed/>
    <w:qFormat/>
    <w:rsid w:val="00387674"/>
    <w:pPr>
      <w:tabs>
        <w:tab w:val="left" w:pos="384"/>
      </w:tabs>
      <w:spacing w:after="240" w:line="240" w:lineRule="auto"/>
      <w:ind w:left="384" w:hanging="384"/>
    </w:pPr>
  </w:style>
  <w:style w:type="paragraph" w:customStyle="1" w:styleId="Cabeceraypie">
    <w:name w:val="Cabecera y pie"/>
    <w:basedOn w:val="Normal"/>
    <w:qFormat/>
  </w:style>
  <w:style w:type="paragraph" w:styleId="Piedepgina">
    <w:name w:val="footer"/>
    <w:basedOn w:val="Cabeceraypie"/>
  </w:style>
  <w:style w:type="paragraph" w:customStyle="1" w:styleId="Contenidodelmarco">
    <w:name w:val="Contenido del marco"/>
    <w:basedOn w:val="Normal"/>
    <w:qFormat/>
  </w:style>
  <w:style w:type="table" w:styleId="Tablaconcuadrcula">
    <w:name w:val="Table Grid"/>
    <w:basedOn w:val="Tablanormal"/>
    <w:uiPriority w:val="39"/>
    <w:rsid w:val="001A04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5">
    <w:name w:val="Plain Table 5"/>
    <w:basedOn w:val="Tablanormal"/>
    <w:uiPriority w:val="45"/>
    <w:rsid w:val="001A04A4"/>
    <w:tblPr>
      <w:tblStyleRowBandSize w:val="1"/>
      <w:tblStyleColBandSize w:val="1"/>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265865">
      <w:bodyDiv w:val="1"/>
      <w:marLeft w:val="0"/>
      <w:marRight w:val="0"/>
      <w:marTop w:val="0"/>
      <w:marBottom w:val="0"/>
      <w:divBdr>
        <w:top w:val="none" w:sz="0" w:space="0" w:color="auto"/>
        <w:left w:val="none" w:sz="0" w:space="0" w:color="auto"/>
        <w:bottom w:val="none" w:sz="0" w:space="0" w:color="auto"/>
        <w:right w:val="none" w:sz="0" w:space="0" w:color="auto"/>
      </w:divBdr>
      <w:divsChild>
        <w:div w:id="317072071">
          <w:marLeft w:val="0"/>
          <w:marRight w:val="0"/>
          <w:marTop w:val="0"/>
          <w:marBottom w:val="0"/>
          <w:divBdr>
            <w:top w:val="single" w:sz="2" w:space="0" w:color="E5E7EB"/>
            <w:left w:val="single" w:sz="2" w:space="0" w:color="E5E7EB"/>
            <w:bottom w:val="single" w:sz="2" w:space="0" w:color="E5E7EB"/>
            <w:right w:val="single" w:sz="2" w:space="0" w:color="E5E7EB"/>
          </w:divBdr>
          <w:divsChild>
            <w:div w:id="813647837">
              <w:marLeft w:val="0"/>
              <w:marRight w:val="0"/>
              <w:marTop w:val="0"/>
              <w:marBottom w:val="0"/>
              <w:divBdr>
                <w:top w:val="single" w:sz="2" w:space="0" w:color="auto"/>
                <w:left w:val="single" w:sz="2" w:space="0" w:color="auto"/>
                <w:bottom w:val="single" w:sz="2" w:space="0" w:color="auto"/>
                <w:right w:val="single" w:sz="2" w:space="0" w:color="auto"/>
              </w:divBdr>
            </w:div>
          </w:divsChild>
        </w:div>
        <w:div w:id="961039161">
          <w:marLeft w:val="0"/>
          <w:marRight w:val="0"/>
          <w:marTop w:val="0"/>
          <w:marBottom w:val="0"/>
          <w:divBdr>
            <w:top w:val="single" w:sz="2" w:space="0" w:color="E5E7EB"/>
            <w:left w:val="single" w:sz="2" w:space="0" w:color="E5E7EB"/>
            <w:bottom w:val="single" w:sz="2" w:space="0" w:color="E5E7EB"/>
            <w:right w:val="single" w:sz="2" w:space="0" w:color="E5E7EB"/>
          </w:divBdr>
          <w:divsChild>
            <w:div w:id="1259094813">
              <w:marLeft w:val="0"/>
              <w:marRight w:val="0"/>
              <w:marTop w:val="0"/>
              <w:marBottom w:val="0"/>
              <w:divBdr>
                <w:top w:val="single" w:sz="2" w:space="0" w:color="auto"/>
                <w:left w:val="single" w:sz="2" w:space="0" w:color="auto"/>
                <w:bottom w:val="single" w:sz="2" w:space="0" w:color="auto"/>
                <w:right w:val="single" w:sz="2" w:space="0" w:color="auto"/>
              </w:divBdr>
            </w:div>
          </w:divsChild>
        </w:div>
        <w:div w:id="875198418">
          <w:marLeft w:val="0"/>
          <w:marRight w:val="0"/>
          <w:marTop w:val="0"/>
          <w:marBottom w:val="0"/>
          <w:divBdr>
            <w:top w:val="single" w:sz="2" w:space="0" w:color="E5E7EB"/>
            <w:left w:val="single" w:sz="2" w:space="0" w:color="E5E7EB"/>
            <w:bottom w:val="single" w:sz="2" w:space="0" w:color="E5E7EB"/>
            <w:right w:val="single" w:sz="2" w:space="0" w:color="E5E7EB"/>
          </w:divBdr>
          <w:divsChild>
            <w:div w:id="1385983435">
              <w:marLeft w:val="0"/>
              <w:marRight w:val="0"/>
              <w:marTop w:val="0"/>
              <w:marBottom w:val="0"/>
              <w:divBdr>
                <w:top w:val="single" w:sz="2" w:space="0" w:color="auto"/>
                <w:left w:val="single" w:sz="2" w:space="0" w:color="auto"/>
                <w:bottom w:val="single" w:sz="2" w:space="0" w:color="auto"/>
                <w:right w:val="single" w:sz="2" w:space="0" w:color="auto"/>
              </w:divBdr>
            </w:div>
          </w:divsChild>
        </w:div>
        <w:div w:id="177081986">
          <w:marLeft w:val="0"/>
          <w:marRight w:val="0"/>
          <w:marTop w:val="0"/>
          <w:marBottom w:val="0"/>
          <w:divBdr>
            <w:top w:val="single" w:sz="2" w:space="0" w:color="E5E7EB"/>
            <w:left w:val="single" w:sz="2" w:space="0" w:color="E5E7EB"/>
            <w:bottom w:val="single" w:sz="2" w:space="0" w:color="E5E7EB"/>
            <w:right w:val="single" w:sz="2" w:space="0" w:color="E5E7EB"/>
          </w:divBdr>
          <w:divsChild>
            <w:div w:id="235551008">
              <w:marLeft w:val="0"/>
              <w:marRight w:val="0"/>
              <w:marTop w:val="0"/>
              <w:marBottom w:val="0"/>
              <w:divBdr>
                <w:top w:val="single" w:sz="2" w:space="0" w:color="auto"/>
                <w:left w:val="single" w:sz="2" w:space="0" w:color="auto"/>
                <w:bottom w:val="single" w:sz="2" w:space="0" w:color="auto"/>
                <w:right w:val="single" w:sz="2" w:space="0" w:color="auto"/>
              </w:divBdr>
            </w:div>
          </w:divsChild>
        </w:div>
        <w:div w:id="1325165809">
          <w:marLeft w:val="0"/>
          <w:marRight w:val="0"/>
          <w:marTop w:val="0"/>
          <w:marBottom w:val="0"/>
          <w:divBdr>
            <w:top w:val="single" w:sz="2" w:space="0" w:color="E5E7EB"/>
            <w:left w:val="single" w:sz="2" w:space="0" w:color="E5E7EB"/>
            <w:bottom w:val="single" w:sz="2" w:space="0" w:color="E5E7EB"/>
            <w:right w:val="single" w:sz="2" w:space="0" w:color="E5E7EB"/>
          </w:divBdr>
          <w:divsChild>
            <w:div w:id="92931394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orcid.org/0000-0000-0000-000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F45FCF-5F63-418C-9353-2D1F0EE70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9</TotalTime>
  <Pages>35</Pages>
  <Words>31124</Words>
  <Characters>171183</Characters>
  <Application>Microsoft Office Word</Application>
  <DocSecurity>0</DocSecurity>
  <Lines>1426</Lines>
  <Paragraphs>4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1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dc:creator>
  <dc:description/>
  <cp:lastModifiedBy>Alex</cp:lastModifiedBy>
  <cp:revision>25</cp:revision>
  <dcterms:created xsi:type="dcterms:W3CDTF">2021-10-16T22:15:00Z</dcterms:created>
  <dcterms:modified xsi:type="dcterms:W3CDTF">2023-05-03T09:20:00Z</dcterms:modified>
  <dc:language>es-C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26"&gt;&lt;session id="YPxzGhJ3"/&gt;&lt;style id="http://www.zotero.org/styles/vancouver" locale="es-ES" hasBibliography="1" bibliographyStyleHasBeenSet="1"/&gt;&lt;prefs&gt;&lt;pref name="fieldType" value="Field"/&gt;&lt;pref name="automati</vt:lpwstr>
  </property>
  <property fmtid="{D5CDD505-2E9C-101B-9397-08002B2CF9AE}" pid="9" name="ZOTERO_PREF_2">
    <vt:lpwstr>cJournalAbbreviations" value="true"/&gt;&lt;/prefs&gt;&lt;/data&gt;</vt:lpwstr>
  </property>
</Properties>
</file>